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C84BCC">
          <w:pPr>
            <w:pStyle w:val="NoSpacing"/>
          </w:pPr>
          <w:r>
            <w:t>Your Name</w:t>
          </w:r>
        </w:p>
      </w:sdtContent>
    </w:sdt>
    <w:p w:rsidR="00E614DD" w:rsidRDefault="00C84BCC">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C84BCC">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C84BCC">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41D4A" w:rsidRDefault="00C84BCC" w:rsidP="00B936C0">
      <w:pPr>
        <w:jc w:val="center"/>
        <w:rPr>
          <w:rFonts w:ascii="Times New Roman" w:hAnsi="Times New Roman" w:cs="Times New Roman"/>
          <w:b/>
          <w:color w:val="231F20"/>
        </w:rPr>
      </w:pPr>
      <w:r>
        <w:rPr>
          <w:rFonts w:ascii="Times New Roman" w:hAnsi="Times New Roman" w:cs="Times New Roman"/>
          <w:b/>
          <w:color w:val="231F20"/>
        </w:rPr>
        <w:t>Little Women</w:t>
      </w:r>
    </w:p>
    <w:p w:rsidR="004316C0" w:rsidRPr="008C5D3E" w:rsidRDefault="00C84BCC" w:rsidP="0071289C">
      <w:pPr>
        <w:ind w:firstLine="0"/>
        <w:rPr>
          <w:rFonts w:ascii="Times New Roman" w:hAnsi="Times New Roman" w:cs="Times New Roman"/>
        </w:rPr>
      </w:pPr>
      <w:r>
        <w:rPr>
          <w:rFonts w:ascii="Times New Roman" w:hAnsi="Times New Roman" w:cs="Times New Roman"/>
          <w:b/>
        </w:rPr>
        <w:tab/>
      </w:r>
      <w:r w:rsidR="00554547" w:rsidRPr="00EB4BCF">
        <w:rPr>
          <w:rFonts w:ascii="Times New Roman" w:hAnsi="Times New Roman" w:cs="Times New Roman"/>
          <w:i/>
        </w:rPr>
        <w:t>Little Women</w:t>
      </w:r>
      <w:r w:rsidR="00554547">
        <w:rPr>
          <w:rFonts w:ascii="Times New Roman" w:hAnsi="Times New Roman" w:cs="Times New Roman"/>
        </w:rPr>
        <w:t xml:space="preserve"> is a </w:t>
      </w:r>
      <w:r w:rsidR="009F12BE">
        <w:rPr>
          <w:rFonts w:ascii="Times New Roman" w:hAnsi="Times New Roman" w:cs="Times New Roman"/>
        </w:rPr>
        <w:t>historical drama nove</w:t>
      </w:r>
      <w:r w:rsidR="00067B65">
        <w:rPr>
          <w:rFonts w:ascii="Times New Roman" w:hAnsi="Times New Roman" w:cs="Times New Roman"/>
        </w:rPr>
        <w:t>l written by American author</w:t>
      </w:r>
      <w:r w:rsidR="00E3122A">
        <w:rPr>
          <w:rFonts w:ascii="Times New Roman" w:hAnsi="Times New Roman" w:cs="Times New Roman"/>
        </w:rPr>
        <w:t xml:space="preserve"> Louis</w:t>
      </w:r>
      <w:r w:rsidR="009F12BE">
        <w:rPr>
          <w:rFonts w:ascii="Times New Roman" w:hAnsi="Times New Roman" w:cs="Times New Roman"/>
        </w:rPr>
        <w:t xml:space="preserve">a May Alcott </w:t>
      </w:r>
      <w:r w:rsidR="00067B65">
        <w:rPr>
          <w:rFonts w:ascii="Times New Roman" w:hAnsi="Times New Roman" w:cs="Times New Roman"/>
        </w:rPr>
        <w:t xml:space="preserve">which was </w:t>
      </w:r>
      <w:r w:rsidR="009F12BE">
        <w:rPr>
          <w:rFonts w:ascii="Times New Roman" w:hAnsi="Times New Roman" w:cs="Times New Roman"/>
        </w:rPr>
        <w:t>published in the year 1869</w:t>
      </w:r>
      <w:r w:rsidR="005C2ED8">
        <w:rPr>
          <w:rFonts w:ascii="Times New Roman" w:hAnsi="Times New Roman" w:cs="Times New Roman"/>
        </w:rPr>
        <w:t xml:space="preserve"> </w:t>
      </w:r>
      <w:r w:rsidR="00B833ED">
        <w:rPr>
          <w:rFonts w:ascii="Times New Roman" w:hAnsi="Times New Roman" w:cs="Times New Roman"/>
        </w:rPr>
        <w:fldChar w:fldCharType="begin"/>
      </w:r>
      <w:r w:rsidR="00B833ED">
        <w:rPr>
          <w:rFonts w:ascii="Times New Roman" w:hAnsi="Times New Roman" w:cs="Times New Roman"/>
        </w:rPr>
        <w:instrText xml:space="preserve"> ADDIN ZOTERO_ITEM CSL_CITATION {"citationID":"izzkZb9C","properties":{"formattedCitation":"(\\uc0\\u8220{}{\\i{}Little Women}\\uc0\\u8221{})","plainCitation":"(“Little Women”)","noteIndex":0},"citationItems":[{"id":208,"uris":["http://zotero.org/users/local/LGdpQbDd/items/93B8YLSR"],"uri":["http://zotero.org/users/local/LGdpQbDd/items/93B8YLSR"],"itemData":{"id":208,"type":"entry-encyclopedia","abstract":"Little Women is a novel by American author Louisa May Alcott (1832–1888), which was originally published in two volumes in 1868 and 1869. Alcott wrote the books over several months at the request of her publisher.\nFollowing the lives of the four March sisters—Meg, Jo, Beth and Amy—the novel details their passage from childhood to womanhood and is loosely based on the author and her three sisters. Scholars classify Little Women as an autobiographical or semi-autobiographical novel.Little Women was an immediate commercial and critical success, with readers demanding to know more about the characters. Alcott quickly completed a second volume (titled Good Wives in the United Kingdom, although this name originated from the publisher and not from Alcott). It was also successful. The two volumes were issued in 1880 as a single novel titled Little Women.Alcott wrote two sequels to her popular work, both of which also featured the March sisters: Little Men (1871) and Jo's Boys (1886). Although Little Women was a novel for girls, it differed notably from contemporary writings for children, especially girls. The novel addressed three major themes: \"domesticity, work, and true love, all of them interdependent and each necessary to the achievement of its heroine's individual identity.\"Little Women \"has been read as a romance or as a quest, or both. It has been read as a family drama that validates virtue over wealth,\" but also \"as a means of escaping that life by women who knew its gender constraints only too well.” According to Sarah Elbert, Alcott created a new form of literature, one that took elements from Romantic children's fiction and combined it with others from sentimental novels, resulting in a totally new format. Elbert argued that within Little Women can be found the first vision of the \"All-American girl\" and that her various aspects are embodied in the differing March sisters.The book has frequently been adapted for stage and screen.","container-title":"Wikipedia","language":"en","note":"Page Version ID: 931142185","source":"Wikipedia","title":"&lt;i&gt;Little Women&lt;/i&gt;","URL":"https://en.wikipedia.org/w/index.php?title=Little_Women&amp;oldid=931142185","accessed":{"date-parts":[["2019",12,18]]},"issued":{"date-parts":[["2019",12,17]]}}}],"schema":"https://github.com/citation-style-language/schema/raw/master/csl-citation.json"} </w:instrText>
      </w:r>
      <w:r w:rsidR="00B833ED">
        <w:rPr>
          <w:rFonts w:ascii="Times New Roman" w:hAnsi="Times New Roman" w:cs="Times New Roman"/>
        </w:rPr>
        <w:fldChar w:fldCharType="separate"/>
      </w:r>
      <w:r w:rsidR="00B833ED" w:rsidRPr="00B833ED">
        <w:rPr>
          <w:rFonts w:ascii="Times New Roman" w:hAnsi="Times New Roman" w:cs="Times New Roman"/>
        </w:rPr>
        <w:t>(“</w:t>
      </w:r>
      <w:r w:rsidR="00B833ED" w:rsidRPr="00B833ED">
        <w:rPr>
          <w:rFonts w:ascii="Times New Roman" w:hAnsi="Times New Roman" w:cs="Times New Roman"/>
          <w:i/>
          <w:iCs/>
        </w:rPr>
        <w:t>Little Women</w:t>
      </w:r>
      <w:r w:rsidR="00B833ED" w:rsidRPr="00B833ED">
        <w:rPr>
          <w:rFonts w:ascii="Times New Roman" w:hAnsi="Times New Roman" w:cs="Times New Roman"/>
        </w:rPr>
        <w:t>”)</w:t>
      </w:r>
      <w:r w:rsidR="00B833ED">
        <w:rPr>
          <w:rFonts w:ascii="Times New Roman" w:hAnsi="Times New Roman" w:cs="Times New Roman"/>
        </w:rPr>
        <w:fldChar w:fldCharType="end"/>
      </w:r>
      <w:r w:rsidR="009F12BE">
        <w:rPr>
          <w:rFonts w:ascii="Times New Roman" w:hAnsi="Times New Roman" w:cs="Times New Roman"/>
        </w:rPr>
        <w:t xml:space="preserve">. </w:t>
      </w:r>
      <w:r w:rsidR="00554547">
        <w:rPr>
          <w:rFonts w:ascii="Times New Roman" w:hAnsi="Times New Roman" w:cs="Times New Roman"/>
        </w:rPr>
        <w:t>Little Wome</w:t>
      </w:r>
      <w:r w:rsidR="001C0541">
        <w:rPr>
          <w:rFonts w:ascii="Times New Roman" w:hAnsi="Times New Roman" w:cs="Times New Roman"/>
        </w:rPr>
        <w:t>n gives an auto</w:t>
      </w:r>
      <w:r w:rsidR="00554547">
        <w:rPr>
          <w:rFonts w:ascii="Times New Roman" w:hAnsi="Times New Roman" w:cs="Times New Roman"/>
        </w:rPr>
        <w:t>biogra</w:t>
      </w:r>
      <w:r w:rsidR="009F12BE">
        <w:rPr>
          <w:rFonts w:ascii="Times New Roman" w:hAnsi="Times New Roman" w:cs="Times New Roman"/>
        </w:rPr>
        <w:t xml:space="preserve">phical account of the life of a </w:t>
      </w:r>
      <w:r w:rsidR="00067B65">
        <w:rPr>
          <w:rFonts w:ascii="Times New Roman" w:hAnsi="Times New Roman" w:cs="Times New Roman"/>
        </w:rPr>
        <w:t>family</w:t>
      </w:r>
      <w:r w:rsidR="000454BA">
        <w:rPr>
          <w:rFonts w:ascii="Times New Roman" w:hAnsi="Times New Roman" w:cs="Times New Roman"/>
        </w:rPr>
        <w:t xml:space="preserve"> living in Concord, Massachusetts. </w:t>
      </w:r>
      <w:r w:rsidR="00067B65">
        <w:rPr>
          <w:rFonts w:ascii="Times New Roman" w:hAnsi="Times New Roman" w:cs="Times New Roman"/>
        </w:rPr>
        <w:t>The family consists of a father who is se</w:t>
      </w:r>
      <w:r w:rsidR="00C87AC9">
        <w:rPr>
          <w:rFonts w:ascii="Times New Roman" w:hAnsi="Times New Roman" w:cs="Times New Roman"/>
        </w:rPr>
        <w:t>r</w:t>
      </w:r>
      <w:r w:rsidR="00067B65">
        <w:rPr>
          <w:rFonts w:ascii="Times New Roman" w:hAnsi="Times New Roman" w:cs="Times New Roman"/>
        </w:rPr>
        <w:t xml:space="preserve">ving in the </w:t>
      </w:r>
      <w:r w:rsidR="00C87AC9">
        <w:rPr>
          <w:rFonts w:ascii="Times New Roman" w:hAnsi="Times New Roman" w:cs="Times New Roman"/>
        </w:rPr>
        <w:t>Civil War, a mother called “Marmee” who is a working woman</w:t>
      </w:r>
      <w:r w:rsidR="005C2ED8">
        <w:rPr>
          <w:rFonts w:ascii="Times New Roman" w:hAnsi="Times New Roman" w:cs="Times New Roman"/>
        </w:rPr>
        <w:t>,</w:t>
      </w:r>
      <w:r w:rsidR="00C87AC9">
        <w:rPr>
          <w:rFonts w:ascii="Times New Roman" w:hAnsi="Times New Roman" w:cs="Times New Roman"/>
        </w:rPr>
        <w:t xml:space="preserve"> and four sisters </w:t>
      </w:r>
      <w:r w:rsidR="001B6E08">
        <w:rPr>
          <w:rFonts w:ascii="Times New Roman" w:hAnsi="Times New Roman" w:cs="Times New Roman"/>
        </w:rPr>
        <w:t xml:space="preserve">Meg, Jo, Amy, and Beth. Meg and Jo are the older sisters with a Job. </w:t>
      </w:r>
      <w:r w:rsidR="002768D2">
        <w:rPr>
          <w:rFonts w:ascii="Times New Roman" w:hAnsi="Times New Roman" w:cs="Times New Roman"/>
        </w:rPr>
        <w:t>Jo works with a wealthy aunt while Meg serves as a Governess</w:t>
      </w:r>
      <w:r w:rsidR="00B833ED">
        <w:rPr>
          <w:rFonts w:ascii="Times New Roman" w:hAnsi="Times New Roman" w:cs="Times New Roman"/>
        </w:rPr>
        <w:t xml:space="preserve"> </w:t>
      </w:r>
      <w:r w:rsidR="00B833ED">
        <w:rPr>
          <w:rFonts w:ascii="Times New Roman" w:hAnsi="Times New Roman" w:cs="Times New Roman"/>
        </w:rPr>
        <w:fldChar w:fldCharType="begin"/>
      </w:r>
      <w:r w:rsidR="00B833ED">
        <w:rPr>
          <w:rFonts w:ascii="Times New Roman" w:hAnsi="Times New Roman" w:cs="Times New Roman"/>
        </w:rPr>
        <w:instrText xml:space="preserve"> ADDIN ZOTERO_ITEM CSL_CITATION {"citationID":"lHMLkAPU","properties":{"formattedCitation":"(Alcott)","plainCitation":"(Alcott)","noteIndex":0},"citationItems":[{"id":206,"uris":["http://zotero.org/users/local/LGdpQbDd/items/TIJRPQLA"],"uri":["http://zotero.org/users/local/LGdpQbDd/items/TIJRPQLA"],"itemData":{"id":206,"type":"book","abstract":"The illustrations for this series were created by Scott McKowen, who, with his wife Christina Poddubiuk, operates Punch &amp; Judy Inc., a company specializing in design and illustration for theater and performing arts. Their projects often involve research into the visual aspects of historical settings and characters. Christina is a theater set and costume designer and contributed advice on the period clothing for the illustrations.  Scott created these drawings in scratchboard an engraving medium which evokes the look of popular art from the period of these stories. Scratchboard is an illustration board with a specifically prepared surface of hard white chalk. A thin layer of black ink is rolled over the surface, and lines are drawn by hand with a sharp knife by scraping through the ink layer to expose the white surface underneath. The finished drawings are then scanned and the color is added digitally.  The beautiful Meg, artistic tomboy Jo, doomed Beth, and selfish Amy: since the publication of Little Women in 1869, these four sisters have become America’s most beloved literary siblings. Louisa May Alcott’s rich and realistic portrait has inspired three movies and stirred the emotions of countless young girls. Set in New England during the Civil War, the novel follows the adventures of the March sisters as they struggle to pursue their dreams.","ISBN":"978-1-4027-1458-0","language":"en","note":"Google-Books-ID: 9Sjs_5m7vcsC","number-of-pages":"546","publisher":"Sterling Publishing Company, Inc.","source":"Google Books","title":"Little Women","author":[{"family":"Alcott","given":"Louisa May"}],"issued":{"date-parts":[["2004"]]}}}],"schema":"https://github.com/citation-style-language/schema/raw/master/csl-citation.json"} </w:instrText>
      </w:r>
      <w:r w:rsidR="00B833ED">
        <w:rPr>
          <w:rFonts w:ascii="Times New Roman" w:hAnsi="Times New Roman" w:cs="Times New Roman"/>
        </w:rPr>
        <w:fldChar w:fldCharType="separate"/>
      </w:r>
      <w:r w:rsidR="00B833ED" w:rsidRPr="00B833ED">
        <w:rPr>
          <w:rFonts w:ascii="Times New Roman" w:hAnsi="Times New Roman" w:cs="Times New Roman"/>
        </w:rPr>
        <w:t>(Alcott)</w:t>
      </w:r>
      <w:r w:rsidR="00B833ED">
        <w:rPr>
          <w:rFonts w:ascii="Times New Roman" w:hAnsi="Times New Roman" w:cs="Times New Roman"/>
        </w:rPr>
        <w:fldChar w:fldCharType="end"/>
      </w:r>
      <w:r w:rsidR="002768D2">
        <w:rPr>
          <w:rFonts w:ascii="Times New Roman" w:hAnsi="Times New Roman" w:cs="Times New Roman"/>
        </w:rPr>
        <w:t xml:space="preserve">. </w:t>
      </w:r>
      <w:r w:rsidR="003E0B65">
        <w:rPr>
          <w:rFonts w:ascii="Times New Roman" w:hAnsi="Times New Roman" w:cs="Times New Roman"/>
        </w:rPr>
        <w:t>The Novel mainly depicts how these sisters grow up and earn the</w:t>
      </w:r>
      <w:r w:rsidR="00514559">
        <w:rPr>
          <w:rFonts w:ascii="Times New Roman" w:hAnsi="Times New Roman" w:cs="Times New Roman"/>
        </w:rPr>
        <w:t>ir rightful place in the world. Throughout her novel, Louisa May Alcott depict</w:t>
      </w:r>
      <w:r w:rsidR="00E1355C">
        <w:rPr>
          <w:rFonts w:ascii="Times New Roman" w:hAnsi="Times New Roman" w:cs="Times New Roman"/>
        </w:rPr>
        <w:t xml:space="preserve">s </w:t>
      </w:r>
      <w:r w:rsidR="00514559">
        <w:rPr>
          <w:rFonts w:ascii="Times New Roman" w:hAnsi="Times New Roman" w:cs="Times New Roman"/>
        </w:rPr>
        <w:t xml:space="preserve">the main idea of gender roles and </w:t>
      </w:r>
      <w:r w:rsidR="00E1355C">
        <w:rPr>
          <w:rFonts w:ascii="Times New Roman" w:hAnsi="Times New Roman" w:cs="Times New Roman"/>
        </w:rPr>
        <w:t>feminism in society. By represent</w:t>
      </w:r>
      <w:r w:rsidR="00F80BC8">
        <w:rPr>
          <w:rFonts w:ascii="Times New Roman" w:hAnsi="Times New Roman" w:cs="Times New Roman"/>
        </w:rPr>
        <w:t>ing the life</w:t>
      </w:r>
      <w:r w:rsidR="00BE31BB">
        <w:rPr>
          <w:rFonts w:ascii="Times New Roman" w:hAnsi="Times New Roman" w:cs="Times New Roman"/>
        </w:rPr>
        <w:t xml:space="preserve"> struggles of appreciated and admirable women, </w:t>
      </w:r>
      <w:r w:rsidR="00BE31BB" w:rsidRPr="00EB4BCF">
        <w:rPr>
          <w:rFonts w:ascii="Times New Roman" w:hAnsi="Times New Roman" w:cs="Times New Roman"/>
          <w:i/>
        </w:rPr>
        <w:t>Little Women</w:t>
      </w:r>
      <w:r w:rsidR="00BE31BB">
        <w:rPr>
          <w:rFonts w:ascii="Times New Roman" w:hAnsi="Times New Roman" w:cs="Times New Roman"/>
        </w:rPr>
        <w:t xml:space="preserve"> tries to </w:t>
      </w:r>
      <w:r w:rsidR="00F80BC8">
        <w:rPr>
          <w:rFonts w:ascii="Times New Roman" w:hAnsi="Times New Roman" w:cs="Times New Roman"/>
        </w:rPr>
        <w:t xml:space="preserve">reflect the role of women in </w:t>
      </w:r>
      <w:r w:rsidR="00FD2F80">
        <w:rPr>
          <w:rFonts w:ascii="Times New Roman" w:hAnsi="Times New Roman" w:cs="Times New Roman"/>
        </w:rPr>
        <w:t>society</w:t>
      </w:r>
      <w:r w:rsidR="009146BB">
        <w:rPr>
          <w:rFonts w:ascii="Times New Roman" w:hAnsi="Times New Roman" w:cs="Times New Roman"/>
        </w:rPr>
        <w:t xml:space="preserve">. </w:t>
      </w:r>
      <w:r>
        <w:rPr>
          <w:rFonts w:ascii="Times New Roman" w:hAnsi="Times New Roman" w:cs="Times New Roman"/>
        </w:rPr>
        <w:t>This essay focuses on how the theme develops throughout the novel.</w:t>
      </w:r>
    </w:p>
    <w:p w:rsidR="00682572" w:rsidRDefault="00C84BCC" w:rsidP="008F64A8">
      <w:pPr>
        <w:rPr>
          <w:rFonts w:ascii="Times New Roman" w:hAnsi="Times New Roman" w:cs="Times New Roman"/>
        </w:rPr>
      </w:pPr>
      <w:r>
        <w:rPr>
          <w:rFonts w:ascii="Times New Roman" w:hAnsi="Times New Roman" w:cs="Times New Roman"/>
        </w:rPr>
        <w:t>As the novel progresses, different possibilities for integrating women in society keep on emerging which highlights the significance of feminism.</w:t>
      </w:r>
      <w:r w:rsidRPr="00E45E0A">
        <w:rPr>
          <w:rFonts w:ascii="Times New Roman" w:hAnsi="Times New Roman" w:cs="Times New Roman"/>
        </w:rPr>
        <w:t xml:space="preserve"> </w:t>
      </w:r>
      <w:r>
        <w:rPr>
          <w:rFonts w:ascii="Times New Roman" w:hAnsi="Times New Roman" w:cs="Times New Roman"/>
        </w:rPr>
        <w:t xml:space="preserve">The theme develops throughout the </w:t>
      </w:r>
      <w:r>
        <w:rPr>
          <w:rFonts w:ascii="Times New Roman" w:hAnsi="Times New Roman" w:cs="Times New Roman"/>
        </w:rPr>
        <w:t>novel by depicting the wide range of areas where women can contribute such as home, liter</w:t>
      </w:r>
      <w:r w:rsidR="00810AA2">
        <w:rPr>
          <w:rFonts w:ascii="Times New Roman" w:hAnsi="Times New Roman" w:cs="Times New Roman"/>
        </w:rPr>
        <w:t>ature, art</w:t>
      </w:r>
      <w:r w:rsidR="005C2ED8">
        <w:rPr>
          <w:rFonts w:ascii="Times New Roman" w:hAnsi="Times New Roman" w:cs="Times New Roman"/>
        </w:rPr>
        <w:t>,</w:t>
      </w:r>
      <w:r w:rsidR="00810AA2">
        <w:rPr>
          <w:rFonts w:ascii="Times New Roman" w:hAnsi="Times New Roman" w:cs="Times New Roman"/>
        </w:rPr>
        <w:t xml:space="preserve"> and ethical culture.</w:t>
      </w:r>
      <w:r w:rsidR="00AD2E11">
        <w:rPr>
          <w:rFonts w:ascii="Times New Roman" w:hAnsi="Times New Roman" w:cs="Times New Roman"/>
        </w:rPr>
        <w:t xml:space="preserve"> At the beginning of the novel, </w:t>
      </w:r>
      <w:r w:rsidR="004229A5">
        <w:rPr>
          <w:rFonts w:ascii="Times New Roman" w:hAnsi="Times New Roman" w:cs="Times New Roman"/>
        </w:rPr>
        <w:t>the them</w:t>
      </w:r>
      <w:r w:rsidR="003029ED">
        <w:rPr>
          <w:rFonts w:ascii="Times New Roman" w:hAnsi="Times New Roman" w:cs="Times New Roman"/>
        </w:rPr>
        <w:t xml:space="preserve">e is prevalent in the fact that </w:t>
      </w:r>
      <w:r w:rsidR="00084545">
        <w:rPr>
          <w:rFonts w:ascii="Times New Roman" w:hAnsi="Times New Roman" w:cs="Times New Roman"/>
        </w:rPr>
        <w:t xml:space="preserve">the March </w:t>
      </w:r>
      <w:r w:rsidR="00FE20C6">
        <w:rPr>
          <w:rFonts w:ascii="Times New Roman" w:hAnsi="Times New Roman" w:cs="Times New Roman"/>
        </w:rPr>
        <w:t xml:space="preserve">family has overcome the domination of patriarchy </w:t>
      </w:r>
      <w:r w:rsidR="0089417C">
        <w:rPr>
          <w:rFonts w:ascii="Times New Roman" w:hAnsi="Times New Roman" w:cs="Times New Roman"/>
        </w:rPr>
        <w:t xml:space="preserve">by working independently </w:t>
      </w:r>
      <w:r w:rsidR="00452EBA">
        <w:rPr>
          <w:rFonts w:ascii="Times New Roman" w:hAnsi="Times New Roman" w:cs="Times New Roman"/>
        </w:rPr>
        <w:t>in society</w:t>
      </w:r>
      <w:r w:rsidR="00F37311">
        <w:rPr>
          <w:rFonts w:ascii="Times New Roman" w:hAnsi="Times New Roman" w:cs="Times New Roman"/>
        </w:rPr>
        <w:t>. All men such as Mr. M</w:t>
      </w:r>
      <w:r w:rsidR="008A330F">
        <w:rPr>
          <w:rFonts w:ascii="Times New Roman" w:hAnsi="Times New Roman" w:cs="Times New Roman"/>
        </w:rPr>
        <w:t xml:space="preserve">arch, Mr. Lawrence, </w:t>
      </w:r>
      <w:r w:rsidR="00F37311">
        <w:rPr>
          <w:rFonts w:ascii="Times New Roman" w:hAnsi="Times New Roman" w:cs="Times New Roman"/>
        </w:rPr>
        <w:t>Laurie, Publishers, a</w:t>
      </w:r>
      <w:r w:rsidR="007852F5">
        <w:rPr>
          <w:rFonts w:ascii="Times New Roman" w:hAnsi="Times New Roman" w:cs="Times New Roman"/>
        </w:rPr>
        <w:t>nd S</w:t>
      </w:r>
      <w:r w:rsidR="009049F6">
        <w:rPr>
          <w:rFonts w:ascii="Times New Roman" w:hAnsi="Times New Roman" w:cs="Times New Roman"/>
        </w:rPr>
        <w:t>uitors seemed to play a second</w:t>
      </w:r>
      <w:r w:rsidR="00FB28A5">
        <w:rPr>
          <w:rFonts w:ascii="Times New Roman" w:hAnsi="Times New Roman" w:cs="Times New Roman"/>
        </w:rPr>
        <w:t xml:space="preserve"> role. Three of the lead characters</w:t>
      </w:r>
      <w:r w:rsidR="005C2ED8">
        <w:rPr>
          <w:rFonts w:ascii="Times New Roman" w:hAnsi="Times New Roman" w:cs="Times New Roman"/>
        </w:rPr>
        <w:t>,</w:t>
      </w:r>
      <w:r w:rsidR="00FB28A5">
        <w:rPr>
          <w:rFonts w:ascii="Times New Roman" w:hAnsi="Times New Roman" w:cs="Times New Roman"/>
        </w:rPr>
        <w:t xml:space="preserve"> Mamee, Amy</w:t>
      </w:r>
      <w:r w:rsidR="005C2ED8">
        <w:rPr>
          <w:rFonts w:ascii="Times New Roman" w:hAnsi="Times New Roman" w:cs="Times New Roman"/>
        </w:rPr>
        <w:t>,</w:t>
      </w:r>
      <w:r w:rsidR="00FB28A5">
        <w:rPr>
          <w:rFonts w:ascii="Times New Roman" w:hAnsi="Times New Roman" w:cs="Times New Roman"/>
        </w:rPr>
        <w:t xml:space="preserve"> and Jo </w:t>
      </w:r>
      <w:r w:rsidR="00793C52">
        <w:rPr>
          <w:rFonts w:ascii="Times New Roman" w:hAnsi="Times New Roman" w:cs="Times New Roman"/>
        </w:rPr>
        <w:t>happily earn their living by doing different kinds of Jobs</w:t>
      </w:r>
      <w:r w:rsidR="0084275D">
        <w:rPr>
          <w:rFonts w:ascii="Times New Roman" w:hAnsi="Times New Roman" w:cs="Times New Roman"/>
        </w:rPr>
        <w:t xml:space="preserve"> </w:t>
      </w:r>
      <w:r w:rsidR="0084275D">
        <w:rPr>
          <w:rFonts w:ascii="Times New Roman" w:hAnsi="Times New Roman" w:cs="Times New Roman"/>
        </w:rPr>
        <w:fldChar w:fldCharType="begin"/>
      </w:r>
      <w:r w:rsidR="0084275D">
        <w:rPr>
          <w:rFonts w:ascii="Times New Roman" w:hAnsi="Times New Roman" w:cs="Times New Roman"/>
        </w:rPr>
        <w:instrText xml:space="preserve"> ADDIN ZOTERO_ITEM CSL_CITATION {"citationID":"qdplGXVq","properties":{"formattedCitation":"(Alcott)","plainCitation":"(Alcott)","noteIndex":0},"citationItems":[{"id":206,"uris":["http://zotero.org/users/local/LGdpQbDd/items/TIJRPQLA"],"uri":["http://zotero.org/users/local/LGdpQbDd/items/TIJRPQLA"],"itemData":{"id":206,"type":"book","abstract":"The illustrations for this series were created by Scott McKowen, who, with his wife Christina Poddubiuk, operates Punch &amp; Judy Inc., a company specializing in design and illustration for theater and performing arts. Their projects often involve research into the visual aspects of historical settings and characters. Christina is a theater set and costume designer and contributed advice on the period clothing for the illustrations.  Scott created these drawings in scratchboard an engraving medium which evokes the look of popular art from the period of these stories. Scratchboard is an illustration board with a specifically prepared surface of hard white chalk. A thin layer of black ink is rolled over the surface, and lines are drawn by hand with a sharp knife by scraping through the ink layer to expose the white surface underneath. The finished drawings are then scanned and the color is added digitally.  The beautiful Meg, artistic tomboy Jo, doomed Beth, and selfish Amy: since the publication of Little Women in 1869, these four sisters have become America’s most beloved literary siblings. Louisa May Alcott’s rich and realistic portrait has inspired three movies and stirred the emotions of countless young girls. Set in New England during the Civil War, the novel follows the adventures of the March sisters as they struggle to pursue their dreams.","ISBN":"978-1-4027-1458-0","language":"en","note":"Google-Books-ID: 9Sjs_5m7vcsC","number-of-pages":"546","publisher":"Sterling Publishing Company, Inc.","source":"Google Books","title":"Little Women","author":[{"family":"Alcott","given":"Louisa May"}],"issued":{"date-parts":[["2004"]]}}}],"schema":"https://github.com/citation-style-language/schema/raw/master/csl-citation.json"} </w:instrText>
      </w:r>
      <w:r w:rsidR="0084275D">
        <w:rPr>
          <w:rFonts w:ascii="Times New Roman" w:hAnsi="Times New Roman" w:cs="Times New Roman"/>
        </w:rPr>
        <w:fldChar w:fldCharType="separate"/>
      </w:r>
      <w:r w:rsidR="0084275D" w:rsidRPr="0084275D">
        <w:rPr>
          <w:rFonts w:ascii="Times New Roman" w:hAnsi="Times New Roman" w:cs="Times New Roman"/>
        </w:rPr>
        <w:t>(Alcott)</w:t>
      </w:r>
      <w:r w:rsidR="0084275D">
        <w:rPr>
          <w:rFonts w:ascii="Times New Roman" w:hAnsi="Times New Roman" w:cs="Times New Roman"/>
        </w:rPr>
        <w:fldChar w:fldCharType="end"/>
      </w:r>
      <w:r w:rsidR="00793C52">
        <w:rPr>
          <w:rFonts w:ascii="Times New Roman" w:hAnsi="Times New Roman" w:cs="Times New Roman"/>
        </w:rPr>
        <w:t xml:space="preserve">. Although Jo has a passion for writing and wants to </w:t>
      </w:r>
      <w:r w:rsidR="001620B7">
        <w:rPr>
          <w:rFonts w:ascii="Times New Roman" w:hAnsi="Times New Roman" w:cs="Times New Roman"/>
        </w:rPr>
        <w:t xml:space="preserve">pursue her </w:t>
      </w:r>
      <w:r w:rsidR="001620B7">
        <w:rPr>
          <w:rFonts w:ascii="Times New Roman" w:hAnsi="Times New Roman" w:cs="Times New Roman"/>
        </w:rPr>
        <w:lastRenderedPageBreak/>
        <w:t>dream of becoming a renowned artist</w:t>
      </w:r>
      <w:r w:rsidR="008F64A8">
        <w:rPr>
          <w:rFonts w:ascii="Times New Roman" w:hAnsi="Times New Roman" w:cs="Times New Roman"/>
        </w:rPr>
        <w:t>,</w:t>
      </w:r>
      <w:r w:rsidR="001620B7">
        <w:rPr>
          <w:rFonts w:ascii="Times New Roman" w:hAnsi="Times New Roman" w:cs="Times New Roman"/>
        </w:rPr>
        <w:t xml:space="preserve"> she struggles </w:t>
      </w:r>
      <w:r w:rsidR="00ED0F3E">
        <w:rPr>
          <w:rFonts w:ascii="Times New Roman" w:hAnsi="Times New Roman" w:cs="Times New Roman"/>
        </w:rPr>
        <w:t xml:space="preserve">in a </w:t>
      </w:r>
      <w:r w:rsidR="00E307B2">
        <w:rPr>
          <w:rFonts w:ascii="Times New Roman" w:hAnsi="Times New Roman" w:cs="Times New Roman"/>
        </w:rPr>
        <w:t xml:space="preserve">patriarchal society as </w:t>
      </w:r>
      <w:r w:rsidR="001620B7">
        <w:rPr>
          <w:rFonts w:ascii="Times New Roman" w:hAnsi="Times New Roman" w:cs="Times New Roman"/>
        </w:rPr>
        <w:t>her writings seem to be hardly acknowledged</w:t>
      </w:r>
      <w:r w:rsidR="0084275D">
        <w:rPr>
          <w:rFonts w:ascii="Times New Roman" w:hAnsi="Times New Roman" w:cs="Times New Roman"/>
        </w:rPr>
        <w:t xml:space="preserve"> </w:t>
      </w:r>
      <w:r w:rsidR="0084275D">
        <w:rPr>
          <w:rFonts w:ascii="Times New Roman" w:hAnsi="Times New Roman" w:cs="Times New Roman"/>
        </w:rPr>
        <w:fldChar w:fldCharType="begin"/>
      </w:r>
      <w:r w:rsidR="0084275D">
        <w:rPr>
          <w:rFonts w:ascii="Times New Roman" w:hAnsi="Times New Roman" w:cs="Times New Roman"/>
        </w:rPr>
        <w:instrText xml:space="preserve"> ADDIN ZOTERO_ITEM CSL_CITATION {"citationID":"NeIHdszg","properties":{"formattedCitation":"(Alcott)","plainCitation":"(Alcott)","noteIndex":0},"citationItems":[{"id":206,"uris":["http://zotero.org/users/local/LGdpQbDd/items/TIJRPQLA"],"uri":["http://zotero.org/users/local/LGdpQbDd/items/TIJRPQLA"],"itemData":{"id":206,"type":"book","abstract":"The illustrations for this series were created by Scott McKowen, who, with his wife Christina Poddubiuk, operates Punch &amp; Judy Inc., a company specializing in design and illustration for theater and performing arts. Their projects often involve research into the visual aspects of historical settings and characters. Christina is a theater set and costume designer and contributed advice on the period clothing for the illustrations.  Scott created these drawings in scratchboard an engraving medium which evokes the look of popular art from the period of these stories. Scratchboard is an illustration board with a specifically prepared surface of hard white chalk. A thin layer of black ink is rolled over the surface, and lines are drawn by hand with a sharp knife by scraping through the ink layer to expose the white surface underneath. The finished drawings are then scanned and the color is added digitally.  The beautiful Meg, artistic tomboy Jo, doomed Beth, and selfish Amy: since the publication of Little Women in 1869, these four sisters have become America’s most beloved literary siblings. Louisa May Alcott’s rich and realistic portrait has inspired three movies and stirred the emotions of countless young girls. Set in New England during the Civil War, the novel follows the adventures of the March sisters as they struggle to pursue their dreams.","ISBN":"978-1-4027-1458-0","language":"en","note":"Google-Books-ID: 9Sjs_5m7vcsC","number-of-pages":"546","publisher":"Sterling Publishing Company, Inc.","source":"Google Books","title":"Little Women","author":[{"family":"Alcott","given":"Louisa May"}],"issued":{"date-parts":[["2004"]]}}}],"schema":"https://github.com/citation-style-language/schema/raw/master/csl-citation.json"} </w:instrText>
      </w:r>
      <w:r w:rsidR="0084275D">
        <w:rPr>
          <w:rFonts w:ascii="Times New Roman" w:hAnsi="Times New Roman" w:cs="Times New Roman"/>
        </w:rPr>
        <w:fldChar w:fldCharType="separate"/>
      </w:r>
      <w:r w:rsidR="0084275D" w:rsidRPr="0084275D">
        <w:rPr>
          <w:rFonts w:ascii="Times New Roman" w:hAnsi="Times New Roman" w:cs="Times New Roman"/>
        </w:rPr>
        <w:t>(Alcott)</w:t>
      </w:r>
      <w:r w:rsidR="0084275D">
        <w:rPr>
          <w:rFonts w:ascii="Times New Roman" w:hAnsi="Times New Roman" w:cs="Times New Roman"/>
        </w:rPr>
        <w:fldChar w:fldCharType="end"/>
      </w:r>
      <w:r w:rsidR="001B7719">
        <w:rPr>
          <w:rFonts w:ascii="Times New Roman" w:hAnsi="Times New Roman" w:cs="Times New Roman"/>
        </w:rPr>
        <w:t xml:space="preserve">. </w:t>
      </w:r>
      <w:r w:rsidR="0075287F">
        <w:rPr>
          <w:rFonts w:ascii="Times New Roman" w:hAnsi="Times New Roman" w:cs="Times New Roman"/>
        </w:rPr>
        <w:t>Moreover, a society which has strangely developed a notion of how a woman should act and behave is continuously addressed in the novel. The</w:t>
      </w:r>
      <w:r w:rsidR="00633876">
        <w:rPr>
          <w:rFonts w:ascii="Times New Roman" w:hAnsi="Times New Roman" w:cs="Times New Roman"/>
        </w:rPr>
        <w:t xml:space="preserve"> </w:t>
      </w:r>
      <w:r w:rsidR="0075287F">
        <w:rPr>
          <w:rFonts w:ascii="Times New Roman" w:hAnsi="Times New Roman" w:cs="Times New Roman"/>
        </w:rPr>
        <w:t xml:space="preserve">character Jo </w:t>
      </w:r>
      <w:r w:rsidR="00633876">
        <w:rPr>
          <w:rFonts w:ascii="Times New Roman" w:hAnsi="Times New Roman" w:cs="Times New Roman"/>
        </w:rPr>
        <w:t xml:space="preserve">is depicted to have a personality different from society's perception of women's behavior and roles. </w:t>
      </w:r>
      <w:r w:rsidR="00E87B68">
        <w:rPr>
          <w:rFonts w:ascii="Times New Roman" w:hAnsi="Times New Roman" w:cs="Times New Roman"/>
        </w:rPr>
        <w:t>With her broad ambitions of becoming a writer, she roams around the neighborhood in leather boots</w:t>
      </w:r>
      <w:r>
        <w:rPr>
          <w:rFonts w:ascii="Times New Roman" w:hAnsi="Times New Roman" w:cs="Times New Roman"/>
        </w:rPr>
        <w:t xml:space="preserve"> suggesting that women have various roles to play than just serving </w:t>
      </w:r>
      <w:r w:rsidR="005C2ED8">
        <w:rPr>
          <w:rFonts w:ascii="Times New Roman" w:hAnsi="Times New Roman" w:cs="Times New Roman"/>
        </w:rPr>
        <w:t>the</w:t>
      </w:r>
      <w:r>
        <w:rPr>
          <w:rFonts w:ascii="Times New Roman" w:hAnsi="Times New Roman" w:cs="Times New Roman"/>
        </w:rPr>
        <w:t xml:space="preserve"> tea</w:t>
      </w:r>
      <w:r w:rsidR="005C2ED8">
        <w:rPr>
          <w:rFonts w:ascii="Times New Roman" w:hAnsi="Times New Roman" w:cs="Times New Roman"/>
        </w:rPr>
        <w:t xml:space="preserve"> hot</w:t>
      </w:r>
      <w:r>
        <w:rPr>
          <w:rFonts w:ascii="Times New Roman" w:hAnsi="Times New Roman" w:cs="Times New Roman"/>
        </w:rPr>
        <w:t xml:space="preserve">.  </w:t>
      </w:r>
    </w:p>
    <w:p w:rsidR="00E45E0A" w:rsidRDefault="00C84BCC" w:rsidP="008F64A8">
      <w:pPr>
        <w:rPr>
          <w:rFonts w:ascii="Times New Roman" w:hAnsi="Times New Roman" w:cs="Times New Roman"/>
        </w:rPr>
      </w:pPr>
      <w:r>
        <w:rPr>
          <w:rFonts w:ascii="Times New Roman" w:hAnsi="Times New Roman" w:cs="Times New Roman"/>
        </w:rPr>
        <w:t xml:space="preserve">In the middle of </w:t>
      </w:r>
      <w:r>
        <w:rPr>
          <w:rFonts w:ascii="Times New Roman" w:hAnsi="Times New Roman" w:cs="Times New Roman"/>
        </w:rPr>
        <w:t>the novel, the them</w:t>
      </w:r>
      <w:r w:rsidR="00E16F55">
        <w:rPr>
          <w:rFonts w:ascii="Times New Roman" w:hAnsi="Times New Roman" w:cs="Times New Roman"/>
        </w:rPr>
        <w:t>e</w:t>
      </w:r>
      <w:r>
        <w:rPr>
          <w:rFonts w:ascii="Times New Roman" w:hAnsi="Times New Roman" w:cs="Times New Roman"/>
        </w:rPr>
        <w:t xml:space="preserve"> i</w:t>
      </w:r>
      <w:r w:rsidR="00E16F55">
        <w:rPr>
          <w:rFonts w:ascii="Times New Roman" w:hAnsi="Times New Roman" w:cs="Times New Roman"/>
        </w:rPr>
        <w:t>s prevalent when Jo refuses to marry the wealthy teenager L</w:t>
      </w:r>
      <w:r w:rsidR="009D286D">
        <w:rPr>
          <w:rFonts w:ascii="Times New Roman" w:hAnsi="Times New Roman" w:cs="Times New Roman"/>
        </w:rPr>
        <w:t xml:space="preserve">aurie. When Laurie sends a proposal </w:t>
      </w:r>
      <w:r w:rsidR="0003132D">
        <w:rPr>
          <w:rFonts w:ascii="Times New Roman" w:hAnsi="Times New Roman" w:cs="Times New Roman"/>
        </w:rPr>
        <w:t>for Jo, she rejects it for several reasons. Firstly, she believes that she and Laurie are not made for each other because of</w:t>
      </w:r>
      <w:r w:rsidR="008F64A8">
        <w:rPr>
          <w:rFonts w:ascii="Times New Roman" w:hAnsi="Times New Roman" w:cs="Times New Roman"/>
        </w:rPr>
        <w:t xml:space="preserve"> a</w:t>
      </w:r>
      <w:r w:rsidR="0003132D">
        <w:rPr>
          <w:rFonts w:ascii="Times New Roman" w:hAnsi="Times New Roman" w:cs="Times New Roman"/>
        </w:rPr>
        <w:t xml:space="preserve"> </w:t>
      </w:r>
      <w:r w:rsidR="008F64A8">
        <w:rPr>
          <w:rFonts w:ascii="Times New Roman" w:hAnsi="Times New Roman" w:cs="Times New Roman"/>
        </w:rPr>
        <w:t>class difference</w:t>
      </w:r>
      <w:r w:rsidR="0084275D">
        <w:rPr>
          <w:rFonts w:ascii="Times New Roman" w:hAnsi="Times New Roman" w:cs="Times New Roman"/>
        </w:rPr>
        <w:t xml:space="preserve"> </w:t>
      </w:r>
      <w:r w:rsidR="0084275D">
        <w:rPr>
          <w:rFonts w:ascii="Times New Roman" w:hAnsi="Times New Roman" w:cs="Times New Roman"/>
        </w:rPr>
        <w:fldChar w:fldCharType="begin"/>
      </w:r>
      <w:r w:rsidR="0084275D">
        <w:rPr>
          <w:rFonts w:ascii="Times New Roman" w:hAnsi="Times New Roman" w:cs="Times New Roman"/>
        </w:rPr>
        <w:instrText xml:space="preserve"> ADDIN ZOTERO_ITEM CSL_CITATION {"citationID":"JNGLIGN4","properties":{"formattedCitation":"(Alcott)","plainCitation":"(Alcott)","noteIndex":0},"citationItems":[{"id":206,"uris":["http://zotero.org/users/local/LGdpQbDd/items/TIJRPQLA"],"uri":["http://zotero.org/users/local/LGdpQbDd/items/TIJRPQLA"],"itemData":{"id":206,"type":"book","abstract":"The illustrations for this series were created by Scott McKowen, who, with his wife Christina Poddubiuk, operates Punch &amp; Judy Inc., a company specializing in design and illustration for theater and performing arts. Their projects often involve research into the visual aspects of historical settings and characters. Christina is a theater set and costume designer and contributed advice on the period clothing for the illustrations.  Scott created these drawings in scratchboard an engraving medium which evokes the look of popular art from the period of these stories. Scratchboard is an illustration board with a specifically prepared surface of hard white chalk. A thin layer of black ink is rolled over the surface, and lines are drawn by hand with a sharp knife by scraping through the ink layer to expose the white surface underneath. The finished drawings are then scanned and the color is added digitally.  The beautiful Meg, artistic tomboy Jo, doomed Beth, and selfish Amy: since the publication of Little Women in 1869, these four sisters have become America’s most beloved literary siblings. Louisa May Alcott’s rich and realistic portrait has inspired three movies and stirred the emotions of countless young girls. Set in New England during the Civil War, the novel follows the adventures of the March sisters as they struggle to pursue their dreams.","ISBN":"978-1-4027-1458-0","language":"en","note":"Google-Books-ID: 9Sjs_5m7vcsC","number-of-pages":"546","publisher":"Sterling Publishing Company, Inc.","source":"Google Books","title":"Little Women","author":[{"family":"Alcott","given":"Louisa May"}],"issued":{"date-parts":[["2004"]]}}}],"schema":"https://github.com/citation-style-language/schema/raw/master/csl-citation.json"} </w:instrText>
      </w:r>
      <w:r w:rsidR="0084275D">
        <w:rPr>
          <w:rFonts w:ascii="Times New Roman" w:hAnsi="Times New Roman" w:cs="Times New Roman"/>
        </w:rPr>
        <w:fldChar w:fldCharType="separate"/>
      </w:r>
      <w:r w:rsidR="0084275D" w:rsidRPr="0084275D">
        <w:rPr>
          <w:rFonts w:ascii="Times New Roman" w:hAnsi="Times New Roman" w:cs="Times New Roman"/>
        </w:rPr>
        <w:t>(Alcott)</w:t>
      </w:r>
      <w:r w:rsidR="0084275D">
        <w:rPr>
          <w:rFonts w:ascii="Times New Roman" w:hAnsi="Times New Roman" w:cs="Times New Roman"/>
        </w:rPr>
        <w:fldChar w:fldCharType="end"/>
      </w:r>
      <w:r w:rsidR="00453FF7">
        <w:rPr>
          <w:rFonts w:ascii="Times New Roman" w:hAnsi="Times New Roman" w:cs="Times New Roman"/>
        </w:rPr>
        <w:t xml:space="preserve">. </w:t>
      </w:r>
      <w:r w:rsidR="00A37A27">
        <w:rPr>
          <w:rFonts w:ascii="Times New Roman" w:hAnsi="Times New Roman" w:cs="Times New Roman"/>
        </w:rPr>
        <w:t xml:space="preserve">Secondly, she </w:t>
      </w:r>
      <w:r w:rsidR="008F64A8">
        <w:rPr>
          <w:rFonts w:ascii="Times New Roman" w:hAnsi="Times New Roman" w:cs="Times New Roman"/>
        </w:rPr>
        <w:t>disapproves</w:t>
      </w:r>
      <w:r w:rsidR="00A37A27">
        <w:rPr>
          <w:rFonts w:ascii="Times New Roman" w:hAnsi="Times New Roman" w:cs="Times New Roman"/>
        </w:rPr>
        <w:t xml:space="preserve"> the society’s notion of women b</w:t>
      </w:r>
      <w:r w:rsidR="0046369D">
        <w:rPr>
          <w:rFonts w:ascii="Times New Roman" w:hAnsi="Times New Roman" w:cs="Times New Roman"/>
        </w:rPr>
        <w:t>elonging to their homes and husbands without any s</w:t>
      </w:r>
      <w:r w:rsidR="00884530">
        <w:rPr>
          <w:rFonts w:ascii="Times New Roman" w:hAnsi="Times New Roman" w:cs="Times New Roman"/>
        </w:rPr>
        <w:t>ense of having a life of their own. Moreover, this theme is presented in an act of transcend</w:t>
      </w:r>
      <w:r w:rsidR="00A8082B">
        <w:rPr>
          <w:rFonts w:ascii="Times New Roman" w:hAnsi="Times New Roman" w:cs="Times New Roman"/>
        </w:rPr>
        <w:t>entalism. Jo takes</w:t>
      </w:r>
      <w:r w:rsidR="005C2ED8">
        <w:rPr>
          <w:rFonts w:ascii="Times New Roman" w:hAnsi="Times New Roman" w:cs="Times New Roman"/>
        </w:rPr>
        <w:t xml:space="preserve"> a</w:t>
      </w:r>
      <w:r w:rsidR="00A8082B">
        <w:rPr>
          <w:rFonts w:ascii="Times New Roman" w:hAnsi="Times New Roman" w:cs="Times New Roman"/>
        </w:rPr>
        <w:t xml:space="preserve"> step towards her self-discovery as a writer, which </w:t>
      </w:r>
      <w:r w:rsidR="00E8544F">
        <w:rPr>
          <w:rFonts w:ascii="Times New Roman" w:hAnsi="Times New Roman" w:cs="Times New Roman"/>
        </w:rPr>
        <w:t xml:space="preserve">prevails in the middle of the novel. </w:t>
      </w:r>
    </w:p>
    <w:p w:rsidR="008C5D3E" w:rsidRDefault="005C2ED8" w:rsidP="005C2ED8">
      <w:pPr>
        <w:rPr>
          <w:rFonts w:ascii="Times New Roman" w:hAnsi="Times New Roman" w:cs="Times New Roman"/>
        </w:rPr>
      </w:pPr>
      <w:r>
        <w:rPr>
          <w:rFonts w:ascii="Times New Roman" w:hAnsi="Times New Roman" w:cs="Times New Roman"/>
        </w:rPr>
        <w:t>T</w:t>
      </w:r>
      <w:r w:rsidR="00C84BCC">
        <w:rPr>
          <w:rFonts w:ascii="Times New Roman" w:hAnsi="Times New Roman" w:cs="Times New Roman"/>
        </w:rPr>
        <w:t xml:space="preserve">owards the end of the novel, the idea of women's role in society is more </w:t>
      </w:r>
      <w:r w:rsidR="007F5698">
        <w:rPr>
          <w:rFonts w:ascii="Times New Roman" w:hAnsi="Times New Roman" w:cs="Times New Roman"/>
        </w:rPr>
        <w:t xml:space="preserve">weighed towards the responsibility </w:t>
      </w:r>
      <w:r>
        <w:rPr>
          <w:rFonts w:ascii="Times New Roman" w:hAnsi="Times New Roman" w:cs="Times New Roman"/>
        </w:rPr>
        <w:t xml:space="preserve">of women as </w:t>
      </w:r>
      <w:r w:rsidR="007F5698">
        <w:rPr>
          <w:rFonts w:ascii="Times New Roman" w:hAnsi="Times New Roman" w:cs="Times New Roman"/>
        </w:rPr>
        <w:t>protector</w:t>
      </w:r>
      <w:r>
        <w:rPr>
          <w:rFonts w:ascii="Times New Roman" w:hAnsi="Times New Roman" w:cs="Times New Roman"/>
        </w:rPr>
        <w:t>s</w:t>
      </w:r>
      <w:r w:rsidR="007F5698">
        <w:rPr>
          <w:rFonts w:ascii="Times New Roman" w:hAnsi="Times New Roman" w:cs="Times New Roman"/>
        </w:rPr>
        <w:t xml:space="preserve"> of a home and family. After spending the little part of </w:t>
      </w:r>
      <w:r w:rsidR="00D558E6">
        <w:rPr>
          <w:rFonts w:ascii="Times New Roman" w:hAnsi="Times New Roman" w:cs="Times New Roman"/>
        </w:rPr>
        <w:t xml:space="preserve">her life in New York the way she wanted, Jo decides to return and </w:t>
      </w:r>
      <w:r w:rsidR="002C129E">
        <w:rPr>
          <w:rFonts w:ascii="Times New Roman" w:hAnsi="Times New Roman" w:cs="Times New Roman"/>
        </w:rPr>
        <w:t>acknowledge her responsibility as a protector of a family</w:t>
      </w:r>
      <w:r w:rsidR="0084275D">
        <w:rPr>
          <w:rFonts w:ascii="Times New Roman" w:hAnsi="Times New Roman" w:cs="Times New Roman"/>
        </w:rPr>
        <w:t xml:space="preserve"> </w:t>
      </w:r>
      <w:r w:rsidR="0084275D">
        <w:rPr>
          <w:rFonts w:ascii="Times New Roman" w:hAnsi="Times New Roman" w:cs="Times New Roman"/>
        </w:rPr>
        <w:fldChar w:fldCharType="begin"/>
      </w:r>
      <w:r w:rsidR="0084275D">
        <w:rPr>
          <w:rFonts w:ascii="Times New Roman" w:hAnsi="Times New Roman" w:cs="Times New Roman"/>
        </w:rPr>
        <w:instrText xml:space="preserve"> ADDIN ZOTERO_ITEM CSL_CITATION {"citationID":"fRKSol7D","properties":{"formattedCitation":"(Alcott)","plainCitation":"(Alcott)","noteIndex":0},"citationItems":[{"id":206,"uris":["http://zotero.org/users/local/LGdpQbDd/items/TIJRPQLA"],"uri":["http://zotero.org/users/local/LGdpQbDd/items/TIJRPQLA"],"itemData":{"id":206,"type":"book","abstract":"The illustrations for this series were created by Scott McKowen, who, with his wife Christina Poddubiuk, operates Punch &amp; Judy Inc., a company specializing in design and illustration for theater and performing arts. Their projects often involve research into the visual aspects of historical settings and characters. Christina is a theater set and costume designer and contributed advice on the period clothing for the illustrations.  Scott created these drawings in scratchboard an engraving medium which evokes the look of popular art from the period of these stories. Scratchboard is an illustration board with a specifically prepared surface of hard white chalk. A thin layer of black ink is rolled over the surface, and lines are drawn by hand with a sharp knife by scraping through the ink layer to expose the white surface underneath. The finished drawings are then scanned and the color is added digitally.  The beautiful Meg, artistic tomboy Jo, doomed Beth, and selfish Amy: since the publication of Little Women in 1869, these four sisters have become America’s most beloved literary siblings. Louisa May Alcott’s rich and realistic portrait has inspired three movies and stirred the emotions of countless young girls. Set in New England during the Civil War, the novel follows the adventures of the March sisters as they struggle to pursue their dreams.","ISBN":"978-1-4027-1458-0","language":"en","note":"Google-Books-ID: 9Sjs_5m7vcsC","number-of-pages":"546","publisher":"Sterling Publishing Company, Inc.","source":"Google Books","title":"Little Women","author":[{"family":"Alcott","given":"Louisa May"}],"issued":{"date-parts":[["2004"]]}}}],"schema":"https://github.com/citation-style-language/schema/raw/master/csl-citation.json"} </w:instrText>
      </w:r>
      <w:r w:rsidR="0084275D">
        <w:rPr>
          <w:rFonts w:ascii="Times New Roman" w:hAnsi="Times New Roman" w:cs="Times New Roman"/>
        </w:rPr>
        <w:fldChar w:fldCharType="separate"/>
      </w:r>
      <w:r w:rsidR="0084275D" w:rsidRPr="0084275D">
        <w:rPr>
          <w:rFonts w:ascii="Times New Roman" w:hAnsi="Times New Roman" w:cs="Times New Roman"/>
        </w:rPr>
        <w:t>(Alcott)</w:t>
      </w:r>
      <w:r w:rsidR="0084275D">
        <w:rPr>
          <w:rFonts w:ascii="Times New Roman" w:hAnsi="Times New Roman" w:cs="Times New Roman"/>
        </w:rPr>
        <w:fldChar w:fldCharType="end"/>
      </w:r>
      <w:r w:rsidR="002C129E">
        <w:rPr>
          <w:rFonts w:ascii="Times New Roman" w:hAnsi="Times New Roman" w:cs="Times New Roman"/>
        </w:rPr>
        <w:t xml:space="preserve">. She decides to </w:t>
      </w:r>
      <w:r w:rsidR="00820304">
        <w:rPr>
          <w:rFonts w:ascii="Times New Roman" w:hAnsi="Times New Roman" w:cs="Times New Roman"/>
        </w:rPr>
        <w:t xml:space="preserve">fit in the community </w:t>
      </w:r>
      <w:r w:rsidR="00AB4FEE">
        <w:rPr>
          <w:rFonts w:ascii="Times New Roman" w:hAnsi="Times New Roman" w:cs="Times New Roman"/>
        </w:rPr>
        <w:t xml:space="preserve">by serving both as a wife and as a writer. With her decision, </w:t>
      </w:r>
      <w:r>
        <w:rPr>
          <w:rFonts w:ascii="Times New Roman" w:hAnsi="Times New Roman" w:cs="Times New Roman"/>
        </w:rPr>
        <w:t>s</w:t>
      </w:r>
      <w:r w:rsidR="00AB4FEE">
        <w:rPr>
          <w:rFonts w:ascii="Times New Roman" w:hAnsi="Times New Roman" w:cs="Times New Roman"/>
        </w:rPr>
        <w:t>he upholds</w:t>
      </w:r>
      <w:r w:rsidR="00C84BCC">
        <w:rPr>
          <w:rFonts w:ascii="Times New Roman" w:hAnsi="Times New Roman" w:cs="Times New Roman"/>
        </w:rPr>
        <w:t xml:space="preserve"> the equilibrium between her dreams of becoming a writer and a domestic duty. </w:t>
      </w:r>
    </w:p>
    <w:p w:rsidR="0084275D" w:rsidRDefault="00C84BCC" w:rsidP="008F64A8">
      <w:pPr>
        <w:rPr>
          <w:rFonts w:ascii="Times New Roman" w:hAnsi="Times New Roman" w:cs="Times New Roman"/>
        </w:rPr>
      </w:pPr>
      <w:r>
        <w:rPr>
          <w:rFonts w:ascii="Times New Roman" w:hAnsi="Times New Roman" w:cs="Times New Roman"/>
        </w:rPr>
        <w:t xml:space="preserve">As the book marks the era of the mid-nineteenth century, the historical background </w:t>
      </w:r>
      <w:r>
        <w:rPr>
          <w:rFonts w:ascii="Times New Roman" w:hAnsi="Times New Roman" w:cs="Times New Roman"/>
        </w:rPr>
        <w:t>limits the role of women in society. How</w:t>
      </w:r>
      <w:r w:rsidR="005C2ED8">
        <w:rPr>
          <w:rFonts w:ascii="Times New Roman" w:hAnsi="Times New Roman" w:cs="Times New Roman"/>
        </w:rPr>
        <w:t xml:space="preserve">ever, the way the story emerges </w:t>
      </w:r>
      <w:r>
        <w:rPr>
          <w:rFonts w:ascii="Times New Roman" w:hAnsi="Times New Roman" w:cs="Times New Roman"/>
        </w:rPr>
        <w:t>as a means of pushing the frontiers of the old-fashioned roles of women in society</w:t>
      </w:r>
      <w:r w:rsidR="005C2ED8">
        <w:rPr>
          <w:rFonts w:ascii="Times New Roman" w:hAnsi="Times New Roman" w:cs="Times New Roman"/>
        </w:rPr>
        <w:t>,</w:t>
      </w:r>
      <w:r>
        <w:rPr>
          <w:rFonts w:ascii="Times New Roman" w:hAnsi="Times New Roman" w:cs="Times New Roman"/>
        </w:rPr>
        <w:t xml:space="preserve"> depicts the utter need for realization for gender acknowledgment.</w:t>
      </w:r>
    </w:p>
    <w:p w:rsidR="008F64A8" w:rsidRDefault="00C84BCC" w:rsidP="005C2ED8">
      <w:pPr>
        <w:ind w:firstLine="0"/>
        <w:rPr>
          <w:rFonts w:ascii="Times New Roman" w:hAnsi="Times New Roman" w:cs="Times New Roman"/>
          <w:b/>
        </w:rPr>
      </w:pPr>
      <w:r w:rsidRPr="0084275D">
        <w:rPr>
          <w:rFonts w:ascii="Times New Roman" w:hAnsi="Times New Roman" w:cs="Times New Roman"/>
          <w:b/>
        </w:rPr>
        <w:lastRenderedPageBreak/>
        <w:t>Works Cited</w:t>
      </w:r>
      <w:r w:rsidR="005C2ED8">
        <w:rPr>
          <w:rFonts w:ascii="Times New Roman" w:hAnsi="Times New Roman" w:cs="Times New Roman"/>
          <w:b/>
        </w:rPr>
        <w:t>:</w:t>
      </w:r>
      <w:bookmarkStart w:id="0" w:name="_GoBack"/>
      <w:bookmarkEnd w:id="0"/>
    </w:p>
    <w:p w:rsidR="0084275D" w:rsidRPr="0084275D" w:rsidRDefault="00C84BCC" w:rsidP="0084275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4275D">
        <w:rPr>
          <w:rFonts w:ascii="Times New Roman" w:hAnsi="Times New Roman" w:cs="Times New Roman"/>
        </w:rPr>
        <w:t xml:space="preserve">Alcott, Louisa May. </w:t>
      </w:r>
      <w:r w:rsidRPr="0084275D">
        <w:rPr>
          <w:rFonts w:ascii="Times New Roman" w:hAnsi="Times New Roman" w:cs="Times New Roman"/>
          <w:i/>
          <w:iCs/>
        </w:rPr>
        <w:t>Little Women</w:t>
      </w:r>
      <w:r w:rsidRPr="0084275D">
        <w:rPr>
          <w:rFonts w:ascii="Times New Roman" w:hAnsi="Times New Roman" w:cs="Times New Roman"/>
        </w:rPr>
        <w:t>. Sterling Publishing Company, Inc., 2004.</w:t>
      </w:r>
    </w:p>
    <w:p w:rsidR="0084275D" w:rsidRPr="0084275D" w:rsidRDefault="00C84BCC" w:rsidP="0084275D">
      <w:pPr>
        <w:pStyle w:val="Bibliography"/>
        <w:rPr>
          <w:rFonts w:ascii="Times New Roman" w:hAnsi="Times New Roman" w:cs="Times New Roman"/>
        </w:rPr>
      </w:pPr>
      <w:r w:rsidRPr="0084275D">
        <w:rPr>
          <w:rFonts w:ascii="Times New Roman" w:hAnsi="Times New Roman" w:cs="Times New Roman"/>
        </w:rPr>
        <w:t>“</w:t>
      </w:r>
      <w:r w:rsidRPr="0084275D">
        <w:rPr>
          <w:rFonts w:ascii="Times New Roman" w:hAnsi="Times New Roman" w:cs="Times New Roman"/>
          <w:i/>
          <w:iCs/>
        </w:rPr>
        <w:t>Little Women</w:t>
      </w:r>
      <w:r w:rsidRPr="0084275D">
        <w:rPr>
          <w:rFonts w:ascii="Times New Roman" w:hAnsi="Times New Roman" w:cs="Times New Roman"/>
        </w:rPr>
        <w:t xml:space="preserve">.” </w:t>
      </w:r>
      <w:r w:rsidRPr="0084275D">
        <w:rPr>
          <w:rFonts w:ascii="Times New Roman" w:hAnsi="Times New Roman" w:cs="Times New Roman"/>
          <w:i/>
          <w:iCs/>
        </w:rPr>
        <w:t>Wikipedia</w:t>
      </w:r>
      <w:r w:rsidRPr="0084275D">
        <w:rPr>
          <w:rFonts w:ascii="Times New Roman" w:hAnsi="Times New Roman" w:cs="Times New Roman"/>
        </w:rPr>
        <w:t xml:space="preserve">, 17 Dec. 2019. </w:t>
      </w:r>
      <w:r w:rsidRPr="0084275D">
        <w:rPr>
          <w:rFonts w:ascii="Times New Roman" w:hAnsi="Times New Roman" w:cs="Times New Roman"/>
          <w:i/>
          <w:iCs/>
        </w:rPr>
        <w:t>Wikipedia</w:t>
      </w:r>
      <w:r w:rsidRPr="0084275D">
        <w:rPr>
          <w:rFonts w:ascii="Times New Roman" w:hAnsi="Times New Roman" w:cs="Times New Roman"/>
        </w:rPr>
        <w:t>, https://en.wikipedia.org/w/index.php?title=Little_Wom</w:t>
      </w:r>
      <w:r w:rsidRPr="0084275D">
        <w:rPr>
          <w:rFonts w:ascii="Times New Roman" w:hAnsi="Times New Roman" w:cs="Times New Roman"/>
        </w:rPr>
        <w:t>en&amp;oldid=931142185.</w:t>
      </w:r>
    </w:p>
    <w:p w:rsidR="0084275D" w:rsidRPr="0084275D" w:rsidRDefault="00C84BCC" w:rsidP="008F64A8">
      <w:pPr>
        <w:rPr>
          <w:rFonts w:ascii="Times New Roman" w:hAnsi="Times New Roman" w:cs="Times New Roman"/>
          <w:b/>
        </w:rPr>
      </w:pPr>
      <w:r>
        <w:rPr>
          <w:rFonts w:ascii="Times New Roman" w:hAnsi="Times New Roman" w:cs="Times New Roman"/>
          <w:b/>
        </w:rPr>
        <w:fldChar w:fldCharType="end"/>
      </w:r>
    </w:p>
    <w:p w:rsidR="004316C0" w:rsidRPr="004316C0" w:rsidRDefault="00C84BCC" w:rsidP="0071289C">
      <w:pPr>
        <w:ind w:firstLine="0"/>
        <w:rPr>
          <w:rFonts w:ascii="Times New Roman" w:hAnsi="Times New Roman" w:cs="Times New Roman"/>
          <w:b/>
        </w:rPr>
      </w:pPr>
      <w:r>
        <w:rPr>
          <w:rFonts w:ascii="Times New Roman" w:hAnsi="Times New Roman" w:cs="Times New Roman"/>
          <w:b/>
        </w:rPr>
        <w:tab/>
      </w:r>
    </w:p>
    <w:p w:rsidR="00AC21DD" w:rsidRPr="0071289C" w:rsidRDefault="00C84BCC" w:rsidP="0071289C">
      <w:pPr>
        <w:ind w:firstLine="0"/>
        <w:rPr>
          <w:rFonts w:cstheme="minorHAnsi"/>
          <w:shd w:val="clear" w:color="auto" w:fill="FFFFFF"/>
        </w:rPr>
      </w:pPr>
      <w:r>
        <w:rPr>
          <w:rFonts w:ascii="Times New Roman" w:hAnsi="Times New Roman" w:cs="Times New Roman"/>
        </w:rPr>
        <w:t xml:space="preserve">                                                   </w:t>
      </w:r>
      <w:r w:rsidR="00C475ED">
        <w:rPr>
          <w:rFonts w:ascii="Times New Roman" w:hAnsi="Times New Roman" w:cs="Times New Roman"/>
        </w:rPr>
        <w:t xml:space="preserve">    </w:t>
      </w:r>
      <w:r w:rsidR="00F77680">
        <w:rPr>
          <w:rFonts w:ascii="Times New Roman" w:hAnsi="Times New Roman" w:cs="Times New Roman"/>
        </w:rPr>
        <w:t xml:space="preserve">   </w:t>
      </w:r>
    </w:p>
    <w:p w:rsidR="00EE2A8D" w:rsidRPr="003862DC" w:rsidRDefault="00EE2A8D" w:rsidP="00566B42">
      <w:pPr>
        <w:rPr>
          <w:rFonts w:cstheme="minorHAnsi"/>
          <w:shd w:val="clear" w:color="auto" w:fill="FFFFFF"/>
        </w:rPr>
      </w:pPr>
    </w:p>
    <w:sectPr w:rsidR="00EE2A8D" w:rsidRPr="003862DC">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84BCC" w:rsidRDefault="00C84BCC">
      <w:pPr>
        <w:spacing w:line="240" w:lineRule="auto"/>
      </w:pPr>
      <w:r>
        <w:separator/>
      </w:r>
    </w:p>
  </w:endnote>
  <w:endnote w:type="continuationSeparator" w:id="0">
    <w:p w:rsidR="00C84BCC" w:rsidRDefault="00C84B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84BCC" w:rsidRDefault="00C84BCC">
      <w:pPr>
        <w:spacing w:line="240" w:lineRule="auto"/>
      </w:pPr>
      <w:r>
        <w:separator/>
      </w:r>
    </w:p>
  </w:footnote>
  <w:footnote w:type="continuationSeparator" w:id="0">
    <w:p w:rsidR="00C84BCC" w:rsidRDefault="00C84BC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C84BCC">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C2ED8">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C84BCC">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C2ED8">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0749217C"/>
    <w:multiLevelType w:val="hybridMultilevel"/>
    <w:tmpl w:val="8C24AB9A"/>
    <w:lvl w:ilvl="0" w:tplc="4A5628C0">
      <w:start w:val="1"/>
      <w:numFmt w:val="bullet"/>
      <w:lvlText w:val="o"/>
      <w:lvlJc w:val="left"/>
      <w:pPr>
        <w:ind w:left="720" w:hanging="360"/>
      </w:pPr>
      <w:rPr>
        <w:rFonts w:ascii="Courier New" w:hAnsi="Courier New" w:cs="Courier New" w:hint="default"/>
      </w:rPr>
    </w:lvl>
    <w:lvl w:ilvl="1" w:tplc="911A24FC" w:tentative="1">
      <w:start w:val="1"/>
      <w:numFmt w:val="bullet"/>
      <w:lvlText w:val="o"/>
      <w:lvlJc w:val="left"/>
      <w:pPr>
        <w:ind w:left="1440" w:hanging="360"/>
      </w:pPr>
      <w:rPr>
        <w:rFonts w:ascii="Courier New" w:hAnsi="Courier New" w:cs="Courier New" w:hint="default"/>
      </w:rPr>
    </w:lvl>
    <w:lvl w:ilvl="2" w:tplc="46D48D8C" w:tentative="1">
      <w:start w:val="1"/>
      <w:numFmt w:val="bullet"/>
      <w:lvlText w:val=""/>
      <w:lvlJc w:val="left"/>
      <w:pPr>
        <w:ind w:left="2160" w:hanging="360"/>
      </w:pPr>
      <w:rPr>
        <w:rFonts w:ascii="Wingdings" w:hAnsi="Wingdings" w:hint="default"/>
      </w:rPr>
    </w:lvl>
    <w:lvl w:ilvl="3" w:tplc="DBC49FEE" w:tentative="1">
      <w:start w:val="1"/>
      <w:numFmt w:val="bullet"/>
      <w:lvlText w:val=""/>
      <w:lvlJc w:val="left"/>
      <w:pPr>
        <w:ind w:left="2880" w:hanging="360"/>
      </w:pPr>
      <w:rPr>
        <w:rFonts w:ascii="Symbol" w:hAnsi="Symbol" w:hint="default"/>
      </w:rPr>
    </w:lvl>
    <w:lvl w:ilvl="4" w:tplc="0412A306" w:tentative="1">
      <w:start w:val="1"/>
      <w:numFmt w:val="bullet"/>
      <w:lvlText w:val="o"/>
      <w:lvlJc w:val="left"/>
      <w:pPr>
        <w:ind w:left="3600" w:hanging="360"/>
      </w:pPr>
      <w:rPr>
        <w:rFonts w:ascii="Courier New" w:hAnsi="Courier New" w:cs="Courier New" w:hint="default"/>
      </w:rPr>
    </w:lvl>
    <w:lvl w:ilvl="5" w:tplc="B7BADC58" w:tentative="1">
      <w:start w:val="1"/>
      <w:numFmt w:val="bullet"/>
      <w:lvlText w:val=""/>
      <w:lvlJc w:val="left"/>
      <w:pPr>
        <w:ind w:left="4320" w:hanging="360"/>
      </w:pPr>
      <w:rPr>
        <w:rFonts w:ascii="Wingdings" w:hAnsi="Wingdings" w:hint="default"/>
      </w:rPr>
    </w:lvl>
    <w:lvl w:ilvl="6" w:tplc="A8A67882" w:tentative="1">
      <w:start w:val="1"/>
      <w:numFmt w:val="bullet"/>
      <w:lvlText w:val=""/>
      <w:lvlJc w:val="left"/>
      <w:pPr>
        <w:ind w:left="5040" w:hanging="360"/>
      </w:pPr>
      <w:rPr>
        <w:rFonts w:ascii="Symbol" w:hAnsi="Symbol" w:hint="default"/>
      </w:rPr>
    </w:lvl>
    <w:lvl w:ilvl="7" w:tplc="A7CA9FFC" w:tentative="1">
      <w:start w:val="1"/>
      <w:numFmt w:val="bullet"/>
      <w:lvlText w:val="o"/>
      <w:lvlJc w:val="left"/>
      <w:pPr>
        <w:ind w:left="5760" w:hanging="360"/>
      </w:pPr>
      <w:rPr>
        <w:rFonts w:ascii="Courier New" w:hAnsi="Courier New" w:cs="Courier New" w:hint="default"/>
      </w:rPr>
    </w:lvl>
    <w:lvl w:ilvl="8" w:tplc="2F5A1A70" w:tentative="1">
      <w:start w:val="1"/>
      <w:numFmt w:val="bullet"/>
      <w:lvlText w:val=""/>
      <w:lvlJc w:val="left"/>
      <w:pPr>
        <w:ind w:left="6480" w:hanging="360"/>
      </w:pPr>
      <w:rPr>
        <w:rFonts w:ascii="Wingdings" w:hAnsi="Wingdings" w:hint="default"/>
      </w:rPr>
    </w:lvl>
  </w:abstractNum>
  <w:abstractNum w:abstractNumId="12">
    <w:nsid w:val="0EBF62C2"/>
    <w:multiLevelType w:val="hybridMultilevel"/>
    <w:tmpl w:val="F42AB8AA"/>
    <w:lvl w:ilvl="0" w:tplc="9D902EC8">
      <w:start w:val="1"/>
      <w:numFmt w:val="bullet"/>
      <w:lvlText w:val="o"/>
      <w:lvlJc w:val="left"/>
      <w:pPr>
        <w:ind w:left="360" w:hanging="360"/>
      </w:pPr>
      <w:rPr>
        <w:rFonts w:ascii="Courier New" w:hAnsi="Courier New" w:cs="Courier New" w:hint="default"/>
      </w:rPr>
    </w:lvl>
    <w:lvl w:ilvl="1" w:tplc="1F16015A" w:tentative="1">
      <w:start w:val="1"/>
      <w:numFmt w:val="bullet"/>
      <w:lvlText w:val="o"/>
      <w:lvlJc w:val="left"/>
      <w:pPr>
        <w:ind w:left="1080" w:hanging="360"/>
      </w:pPr>
      <w:rPr>
        <w:rFonts w:ascii="Courier New" w:hAnsi="Courier New" w:cs="Courier New" w:hint="default"/>
      </w:rPr>
    </w:lvl>
    <w:lvl w:ilvl="2" w:tplc="3DECF452" w:tentative="1">
      <w:start w:val="1"/>
      <w:numFmt w:val="bullet"/>
      <w:lvlText w:val=""/>
      <w:lvlJc w:val="left"/>
      <w:pPr>
        <w:ind w:left="1800" w:hanging="360"/>
      </w:pPr>
      <w:rPr>
        <w:rFonts w:ascii="Wingdings" w:hAnsi="Wingdings" w:hint="default"/>
      </w:rPr>
    </w:lvl>
    <w:lvl w:ilvl="3" w:tplc="9426DAFC" w:tentative="1">
      <w:start w:val="1"/>
      <w:numFmt w:val="bullet"/>
      <w:lvlText w:val=""/>
      <w:lvlJc w:val="left"/>
      <w:pPr>
        <w:ind w:left="2520" w:hanging="360"/>
      </w:pPr>
      <w:rPr>
        <w:rFonts w:ascii="Symbol" w:hAnsi="Symbol" w:hint="default"/>
      </w:rPr>
    </w:lvl>
    <w:lvl w:ilvl="4" w:tplc="84FEADD8" w:tentative="1">
      <w:start w:val="1"/>
      <w:numFmt w:val="bullet"/>
      <w:lvlText w:val="o"/>
      <w:lvlJc w:val="left"/>
      <w:pPr>
        <w:ind w:left="3240" w:hanging="360"/>
      </w:pPr>
      <w:rPr>
        <w:rFonts w:ascii="Courier New" w:hAnsi="Courier New" w:cs="Courier New" w:hint="default"/>
      </w:rPr>
    </w:lvl>
    <w:lvl w:ilvl="5" w:tplc="B336BB2A" w:tentative="1">
      <w:start w:val="1"/>
      <w:numFmt w:val="bullet"/>
      <w:lvlText w:val=""/>
      <w:lvlJc w:val="left"/>
      <w:pPr>
        <w:ind w:left="3960" w:hanging="360"/>
      </w:pPr>
      <w:rPr>
        <w:rFonts w:ascii="Wingdings" w:hAnsi="Wingdings" w:hint="default"/>
      </w:rPr>
    </w:lvl>
    <w:lvl w:ilvl="6" w:tplc="B63E0372" w:tentative="1">
      <w:start w:val="1"/>
      <w:numFmt w:val="bullet"/>
      <w:lvlText w:val=""/>
      <w:lvlJc w:val="left"/>
      <w:pPr>
        <w:ind w:left="4680" w:hanging="360"/>
      </w:pPr>
      <w:rPr>
        <w:rFonts w:ascii="Symbol" w:hAnsi="Symbol" w:hint="default"/>
      </w:rPr>
    </w:lvl>
    <w:lvl w:ilvl="7" w:tplc="71380C22" w:tentative="1">
      <w:start w:val="1"/>
      <w:numFmt w:val="bullet"/>
      <w:lvlText w:val="o"/>
      <w:lvlJc w:val="left"/>
      <w:pPr>
        <w:ind w:left="5400" w:hanging="360"/>
      </w:pPr>
      <w:rPr>
        <w:rFonts w:ascii="Courier New" w:hAnsi="Courier New" w:cs="Courier New" w:hint="default"/>
      </w:rPr>
    </w:lvl>
    <w:lvl w:ilvl="8" w:tplc="DC486EFC" w:tentative="1">
      <w:start w:val="1"/>
      <w:numFmt w:val="bullet"/>
      <w:lvlText w:val=""/>
      <w:lvlJc w:val="left"/>
      <w:pPr>
        <w:ind w:left="6120" w:hanging="360"/>
      </w:pPr>
      <w:rPr>
        <w:rFonts w:ascii="Wingdings" w:hAnsi="Wingdings" w:hint="default"/>
      </w:rPr>
    </w:lvl>
  </w:abstractNum>
  <w:abstractNum w:abstractNumId="13">
    <w:nsid w:val="137B7A93"/>
    <w:multiLevelType w:val="multilevel"/>
    <w:tmpl w:val="3A4CB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14E95BD8"/>
    <w:multiLevelType w:val="hybridMultilevel"/>
    <w:tmpl w:val="6BC4D218"/>
    <w:lvl w:ilvl="0" w:tplc="3DC65F50">
      <w:start w:val="1"/>
      <w:numFmt w:val="bullet"/>
      <w:lvlText w:val=""/>
      <w:lvlJc w:val="left"/>
      <w:pPr>
        <w:ind w:left="720" w:hanging="360"/>
      </w:pPr>
      <w:rPr>
        <w:rFonts w:ascii="Symbol" w:hAnsi="Symbol" w:hint="default"/>
      </w:rPr>
    </w:lvl>
    <w:lvl w:ilvl="1" w:tplc="09BA7344" w:tentative="1">
      <w:start w:val="1"/>
      <w:numFmt w:val="bullet"/>
      <w:lvlText w:val="o"/>
      <w:lvlJc w:val="left"/>
      <w:pPr>
        <w:ind w:left="1440" w:hanging="360"/>
      </w:pPr>
      <w:rPr>
        <w:rFonts w:ascii="Courier New" w:hAnsi="Courier New" w:cs="Courier New" w:hint="default"/>
      </w:rPr>
    </w:lvl>
    <w:lvl w:ilvl="2" w:tplc="590C8418" w:tentative="1">
      <w:start w:val="1"/>
      <w:numFmt w:val="bullet"/>
      <w:lvlText w:val=""/>
      <w:lvlJc w:val="left"/>
      <w:pPr>
        <w:ind w:left="2160" w:hanging="360"/>
      </w:pPr>
      <w:rPr>
        <w:rFonts w:ascii="Wingdings" w:hAnsi="Wingdings" w:hint="default"/>
      </w:rPr>
    </w:lvl>
    <w:lvl w:ilvl="3" w:tplc="FA682DCE" w:tentative="1">
      <w:start w:val="1"/>
      <w:numFmt w:val="bullet"/>
      <w:lvlText w:val=""/>
      <w:lvlJc w:val="left"/>
      <w:pPr>
        <w:ind w:left="2880" w:hanging="360"/>
      </w:pPr>
      <w:rPr>
        <w:rFonts w:ascii="Symbol" w:hAnsi="Symbol" w:hint="default"/>
      </w:rPr>
    </w:lvl>
    <w:lvl w:ilvl="4" w:tplc="C79409D2" w:tentative="1">
      <w:start w:val="1"/>
      <w:numFmt w:val="bullet"/>
      <w:lvlText w:val="o"/>
      <w:lvlJc w:val="left"/>
      <w:pPr>
        <w:ind w:left="3600" w:hanging="360"/>
      </w:pPr>
      <w:rPr>
        <w:rFonts w:ascii="Courier New" w:hAnsi="Courier New" w:cs="Courier New" w:hint="default"/>
      </w:rPr>
    </w:lvl>
    <w:lvl w:ilvl="5" w:tplc="197CFA7C" w:tentative="1">
      <w:start w:val="1"/>
      <w:numFmt w:val="bullet"/>
      <w:lvlText w:val=""/>
      <w:lvlJc w:val="left"/>
      <w:pPr>
        <w:ind w:left="4320" w:hanging="360"/>
      </w:pPr>
      <w:rPr>
        <w:rFonts w:ascii="Wingdings" w:hAnsi="Wingdings" w:hint="default"/>
      </w:rPr>
    </w:lvl>
    <w:lvl w:ilvl="6" w:tplc="288E2DB4" w:tentative="1">
      <w:start w:val="1"/>
      <w:numFmt w:val="bullet"/>
      <w:lvlText w:val=""/>
      <w:lvlJc w:val="left"/>
      <w:pPr>
        <w:ind w:left="5040" w:hanging="360"/>
      </w:pPr>
      <w:rPr>
        <w:rFonts w:ascii="Symbol" w:hAnsi="Symbol" w:hint="default"/>
      </w:rPr>
    </w:lvl>
    <w:lvl w:ilvl="7" w:tplc="B2E0C6BC" w:tentative="1">
      <w:start w:val="1"/>
      <w:numFmt w:val="bullet"/>
      <w:lvlText w:val="o"/>
      <w:lvlJc w:val="left"/>
      <w:pPr>
        <w:ind w:left="5760" w:hanging="360"/>
      </w:pPr>
      <w:rPr>
        <w:rFonts w:ascii="Courier New" w:hAnsi="Courier New" w:cs="Courier New" w:hint="default"/>
      </w:rPr>
    </w:lvl>
    <w:lvl w:ilvl="8" w:tplc="8D686136" w:tentative="1">
      <w:start w:val="1"/>
      <w:numFmt w:val="bullet"/>
      <w:lvlText w:val=""/>
      <w:lvlJc w:val="left"/>
      <w:pPr>
        <w:ind w:left="6480" w:hanging="360"/>
      </w:pPr>
      <w:rPr>
        <w:rFonts w:ascii="Wingdings" w:hAnsi="Wingdings" w:hint="default"/>
      </w:rPr>
    </w:lvl>
  </w:abstractNum>
  <w:abstractNum w:abstractNumId="15">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229E3C4C"/>
    <w:multiLevelType w:val="hybridMultilevel"/>
    <w:tmpl w:val="6256DC96"/>
    <w:lvl w:ilvl="0" w:tplc="253E390E">
      <w:start w:val="1"/>
      <w:numFmt w:val="lowerLetter"/>
      <w:pStyle w:val="TableNote"/>
      <w:suff w:val="space"/>
      <w:lvlText w:val="%1."/>
      <w:lvlJc w:val="left"/>
      <w:pPr>
        <w:ind w:left="0" w:firstLine="720"/>
      </w:pPr>
      <w:rPr>
        <w:rFonts w:hint="default"/>
      </w:rPr>
    </w:lvl>
    <w:lvl w:ilvl="1" w:tplc="2996E206" w:tentative="1">
      <w:start w:val="1"/>
      <w:numFmt w:val="lowerLetter"/>
      <w:lvlText w:val="%2."/>
      <w:lvlJc w:val="left"/>
      <w:pPr>
        <w:ind w:left="2160" w:hanging="360"/>
      </w:pPr>
    </w:lvl>
    <w:lvl w:ilvl="2" w:tplc="90B85F3A" w:tentative="1">
      <w:start w:val="1"/>
      <w:numFmt w:val="lowerRoman"/>
      <w:lvlText w:val="%3."/>
      <w:lvlJc w:val="right"/>
      <w:pPr>
        <w:ind w:left="2880" w:hanging="180"/>
      </w:pPr>
    </w:lvl>
    <w:lvl w:ilvl="3" w:tplc="CCC05866" w:tentative="1">
      <w:start w:val="1"/>
      <w:numFmt w:val="decimal"/>
      <w:lvlText w:val="%4."/>
      <w:lvlJc w:val="left"/>
      <w:pPr>
        <w:ind w:left="3600" w:hanging="360"/>
      </w:pPr>
    </w:lvl>
    <w:lvl w:ilvl="4" w:tplc="AB14C916" w:tentative="1">
      <w:start w:val="1"/>
      <w:numFmt w:val="lowerLetter"/>
      <w:lvlText w:val="%5."/>
      <w:lvlJc w:val="left"/>
      <w:pPr>
        <w:ind w:left="4320" w:hanging="360"/>
      </w:pPr>
    </w:lvl>
    <w:lvl w:ilvl="5" w:tplc="CBECD4D2" w:tentative="1">
      <w:start w:val="1"/>
      <w:numFmt w:val="lowerRoman"/>
      <w:lvlText w:val="%6."/>
      <w:lvlJc w:val="right"/>
      <w:pPr>
        <w:ind w:left="5040" w:hanging="180"/>
      </w:pPr>
    </w:lvl>
    <w:lvl w:ilvl="6" w:tplc="15BC517E" w:tentative="1">
      <w:start w:val="1"/>
      <w:numFmt w:val="decimal"/>
      <w:lvlText w:val="%7."/>
      <w:lvlJc w:val="left"/>
      <w:pPr>
        <w:ind w:left="5760" w:hanging="360"/>
      </w:pPr>
    </w:lvl>
    <w:lvl w:ilvl="7" w:tplc="A948C4BC" w:tentative="1">
      <w:start w:val="1"/>
      <w:numFmt w:val="lowerLetter"/>
      <w:lvlText w:val="%8."/>
      <w:lvlJc w:val="left"/>
      <w:pPr>
        <w:ind w:left="6480" w:hanging="360"/>
      </w:pPr>
    </w:lvl>
    <w:lvl w:ilvl="8" w:tplc="05C6FD56" w:tentative="1">
      <w:start w:val="1"/>
      <w:numFmt w:val="lowerRoman"/>
      <w:lvlText w:val="%9."/>
      <w:lvlJc w:val="right"/>
      <w:pPr>
        <w:ind w:left="7200" w:hanging="180"/>
      </w:pPr>
    </w:lvl>
  </w:abstractNum>
  <w:abstractNum w:abstractNumId="17">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3EC71A9B"/>
    <w:multiLevelType w:val="hybridMultilevel"/>
    <w:tmpl w:val="44668F96"/>
    <w:lvl w:ilvl="0" w:tplc="AF60712A">
      <w:start w:val="1"/>
      <w:numFmt w:val="bullet"/>
      <w:lvlText w:val=""/>
      <w:lvlJc w:val="left"/>
      <w:pPr>
        <w:ind w:left="720" w:hanging="360"/>
      </w:pPr>
      <w:rPr>
        <w:rFonts w:ascii="Symbol" w:hAnsi="Symbol" w:hint="default"/>
      </w:rPr>
    </w:lvl>
    <w:lvl w:ilvl="1" w:tplc="F9F6FDAA">
      <w:start w:val="1"/>
      <w:numFmt w:val="bullet"/>
      <w:lvlText w:val="o"/>
      <w:lvlJc w:val="left"/>
      <w:pPr>
        <w:ind w:left="1440" w:hanging="360"/>
      </w:pPr>
      <w:rPr>
        <w:rFonts w:ascii="Courier New" w:hAnsi="Courier New" w:cs="Courier New" w:hint="default"/>
      </w:rPr>
    </w:lvl>
    <w:lvl w:ilvl="2" w:tplc="F64A12FC" w:tentative="1">
      <w:start w:val="1"/>
      <w:numFmt w:val="bullet"/>
      <w:lvlText w:val=""/>
      <w:lvlJc w:val="left"/>
      <w:pPr>
        <w:ind w:left="2160" w:hanging="360"/>
      </w:pPr>
      <w:rPr>
        <w:rFonts w:ascii="Wingdings" w:hAnsi="Wingdings" w:hint="default"/>
      </w:rPr>
    </w:lvl>
    <w:lvl w:ilvl="3" w:tplc="8AFA41E2" w:tentative="1">
      <w:start w:val="1"/>
      <w:numFmt w:val="bullet"/>
      <w:lvlText w:val=""/>
      <w:lvlJc w:val="left"/>
      <w:pPr>
        <w:ind w:left="2880" w:hanging="360"/>
      </w:pPr>
      <w:rPr>
        <w:rFonts w:ascii="Symbol" w:hAnsi="Symbol" w:hint="default"/>
      </w:rPr>
    </w:lvl>
    <w:lvl w:ilvl="4" w:tplc="013A6420" w:tentative="1">
      <w:start w:val="1"/>
      <w:numFmt w:val="bullet"/>
      <w:lvlText w:val="o"/>
      <w:lvlJc w:val="left"/>
      <w:pPr>
        <w:ind w:left="3600" w:hanging="360"/>
      </w:pPr>
      <w:rPr>
        <w:rFonts w:ascii="Courier New" w:hAnsi="Courier New" w:cs="Courier New" w:hint="default"/>
      </w:rPr>
    </w:lvl>
    <w:lvl w:ilvl="5" w:tplc="B77483E6" w:tentative="1">
      <w:start w:val="1"/>
      <w:numFmt w:val="bullet"/>
      <w:lvlText w:val=""/>
      <w:lvlJc w:val="left"/>
      <w:pPr>
        <w:ind w:left="4320" w:hanging="360"/>
      </w:pPr>
      <w:rPr>
        <w:rFonts w:ascii="Wingdings" w:hAnsi="Wingdings" w:hint="default"/>
      </w:rPr>
    </w:lvl>
    <w:lvl w:ilvl="6" w:tplc="9CBA1F00" w:tentative="1">
      <w:start w:val="1"/>
      <w:numFmt w:val="bullet"/>
      <w:lvlText w:val=""/>
      <w:lvlJc w:val="left"/>
      <w:pPr>
        <w:ind w:left="5040" w:hanging="360"/>
      </w:pPr>
      <w:rPr>
        <w:rFonts w:ascii="Symbol" w:hAnsi="Symbol" w:hint="default"/>
      </w:rPr>
    </w:lvl>
    <w:lvl w:ilvl="7" w:tplc="8BC0EA54" w:tentative="1">
      <w:start w:val="1"/>
      <w:numFmt w:val="bullet"/>
      <w:lvlText w:val="o"/>
      <w:lvlJc w:val="left"/>
      <w:pPr>
        <w:ind w:left="5760" w:hanging="360"/>
      </w:pPr>
      <w:rPr>
        <w:rFonts w:ascii="Courier New" w:hAnsi="Courier New" w:cs="Courier New" w:hint="default"/>
      </w:rPr>
    </w:lvl>
    <w:lvl w:ilvl="8" w:tplc="571C54FC" w:tentative="1">
      <w:start w:val="1"/>
      <w:numFmt w:val="bullet"/>
      <w:lvlText w:val=""/>
      <w:lvlJc w:val="left"/>
      <w:pPr>
        <w:ind w:left="6480" w:hanging="360"/>
      </w:pPr>
      <w:rPr>
        <w:rFonts w:ascii="Wingdings" w:hAnsi="Wingdings" w:hint="default"/>
      </w:rPr>
    </w:lvl>
  </w:abstractNum>
  <w:abstractNum w:abstractNumId="2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4FF77175"/>
    <w:multiLevelType w:val="hybridMultilevel"/>
    <w:tmpl w:val="B1F482D6"/>
    <w:lvl w:ilvl="0" w:tplc="E86ABF84">
      <w:start w:val="1"/>
      <w:numFmt w:val="bullet"/>
      <w:lvlText w:val=""/>
      <w:lvlJc w:val="left"/>
      <w:pPr>
        <w:ind w:left="720" w:hanging="360"/>
      </w:pPr>
      <w:rPr>
        <w:rFonts w:ascii="Symbol" w:hAnsi="Symbol" w:hint="default"/>
      </w:rPr>
    </w:lvl>
    <w:lvl w:ilvl="1" w:tplc="E55480E6" w:tentative="1">
      <w:start w:val="1"/>
      <w:numFmt w:val="bullet"/>
      <w:lvlText w:val="o"/>
      <w:lvlJc w:val="left"/>
      <w:pPr>
        <w:ind w:left="1440" w:hanging="360"/>
      </w:pPr>
      <w:rPr>
        <w:rFonts w:ascii="Courier New" w:hAnsi="Courier New" w:cs="Courier New" w:hint="default"/>
      </w:rPr>
    </w:lvl>
    <w:lvl w:ilvl="2" w:tplc="6D8C242A" w:tentative="1">
      <w:start w:val="1"/>
      <w:numFmt w:val="bullet"/>
      <w:lvlText w:val=""/>
      <w:lvlJc w:val="left"/>
      <w:pPr>
        <w:ind w:left="2160" w:hanging="360"/>
      </w:pPr>
      <w:rPr>
        <w:rFonts w:ascii="Wingdings" w:hAnsi="Wingdings" w:hint="default"/>
      </w:rPr>
    </w:lvl>
    <w:lvl w:ilvl="3" w:tplc="D9F043BE" w:tentative="1">
      <w:start w:val="1"/>
      <w:numFmt w:val="bullet"/>
      <w:lvlText w:val=""/>
      <w:lvlJc w:val="left"/>
      <w:pPr>
        <w:ind w:left="2880" w:hanging="360"/>
      </w:pPr>
      <w:rPr>
        <w:rFonts w:ascii="Symbol" w:hAnsi="Symbol" w:hint="default"/>
      </w:rPr>
    </w:lvl>
    <w:lvl w:ilvl="4" w:tplc="346C9A76" w:tentative="1">
      <w:start w:val="1"/>
      <w:numFmt w:val="bullet"/>
      <w:lvlText w:val="o"/>
      <w:lvlJc w:val="left"/>
      <w:pPr>
        <w:ind w:left="3600" w:hanging="360"/>
      </w:pPr>
      <w:rPr>
        <w:rFonts w:ascii="Courier New" w:hAnsi="Courier New" w:cs="Courier New" w:hint="default"/>
      </w:rPr>
    </w:lvl>
    <w:lvl w:ilvl="5" w:tplc="4D146F3A" w:tentative="1">
      <w:start w:val="1"/>
      <w:numFmt w:val="bullet"/>
      <w:lvlText w:val=""/>
      <w:lvlJc w:val="left"/>
      <w:pPr>
        <w:ind w:left="4320" w:hanging="360"/>
      </w:pPr>
      <w:rPr>
        <w:rFonts w:ascii="Wingdings" w:hAnsi="Wingdings" w:hint="default"/>
      </w:rPr>
    </w:lvl>
    <w:lvl w:ilvl="6" w:tplc="9E6659C4" w:tentative="1">
      <w:start w:val="1"/>
      <w:numFmt w:val="bullet"/>
      <w:lvlText w:val=""/>
      <w:lvlJc w:val="left"/>
      <w:pPr>
        <w:ind w:left="5040" w:hanging="360"/>
      </w:pPr>
      <w:rPr>
        <w:rFonts w:ascii="Symbol" w:hAnsi="Symbol" w:hint="default"/>
      </w:rPr>
    </w:lvl>
    <w:lvl w:ilvl="7" w:tplc="1FAEA5B4" w:tentative="1">
      <w:start w:val="1"/>
      <w:numFmt w:val="bullet"/>
      <w:lvlText w:val="o"/>
      <w:lvlJc w:val="left"/>
      <w:pPr>
        <w:ind w:left="5760" w:hanging="360"/>
      </w:pPr>
      <w:rPr>
        <w:rFonts w:ascii="Courier New" w:hAnsi="Courier New" w:cs="Courier New" w:hint="default"/>
      </w:rPr>
    </w:lvl>
    <w:lvl w:ilvl="8" w:tplc="83943640" w:tentative="1">
      <w:start w:val="1"/>
      <w:numFmt w:val="bullet"/>
      <w:lvlText w:val=""/>
      <w:lvlJc w:val="left"/>
      <w:pPr>
        <w:ind w:left="6480" w:hanging="360"/>
      </w:pPr>
      <w:rPr>
        <w:rFonts w:ascii="Wingdings" w:hAnsi="Wingdings" w:hint="default"/>
      </w:rPr>
    </w:lvl>
  </w:abstractNum>
  <w:abstractNum w:abstractNumId="22">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5B1B5787"/>
    <w:multiLevelType w:val="multilevel"/>
    <w:tmpl w:val="4572ABF8"/>
    <w:numStyleLink w:val="MLAOutline"/>
  </w:abstractNum>
  <w:abstractNum w:abstractNumId="25">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23"/>
  </w:num>
  <w:num w:numId="13">
    <w:abstractNumId w:val="24"/>
  </w:num>
  <w:num w:numId="14">
    <w:abstractNumId w:val="18"/>
  </w:num>
  <w:num w:numId="15">
    <w:abstractNumId w:val="26"/>
  </w:num>
  <w:num w:numId="16">
    <w:abstractNumId w:val="22"/>
  </w:num>
  <w:num w:numId="17">
    <w:abstractNumId w:val="15"/>
  </w:num>
  <w:num w:numId="18">
    <w:abstractNumId w:val="10"/>
  </w:num>
  <w:num w:numId="19">
    <w:abstractNumId w:val="20"/>
  </w:num>
  <w:num w:numId="20">
    <w:abstractNumId w:val="27"/>
  </w:num>
  <w:num w:numId="21">
    <w:abstractNumId w:val="17"/>
  </w:num>
  <w:num w:numId="22">
    <w:abstractNumId w:val="25"/>
  </w:num>
  <w:num w:numId="23">
    <w:abstractNumId w:val="13"/>
  </w:num>
  <w:num w:numId="24">
    <w:abstractNumId w:val="21"/>
  </w:num>
  <w:num w:numId="25">
    <w:abstractNumId w:val="19"/>
  </w:num>
  <w:num w:numId="26">
    <w:abstractNumId w:val="12"/>
  </w:num>
  <w:num w:numId="27">
    <w:abstractNumId w:val="11"/>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2E61"/>
    <w:rsid w:val="000103E5"/>
    <w:rsid w:val="000111BA"/>
    <w:rsid w:val="00014CED"/>
    <w:rsid w:val="000166A4"/>
    <w:rsid w:val="0001679A"/>
    <w:rsid w:val="00022A27"/>
    <w:rsid w:val="00026E27"/>
    <w:rsid w:val="000312FF"/>
    <w:rsid w:val="0003132D"/>
    <w:rsid w:val="0003463E"/>
    <w:rsid w:val="00034C2E"/>
    <w:rsid w:val="00040CBB"/>
    <w:rsid w:val="000454BA"/>
    <w:rsid w:val="000473C9"/>
    <w:rsid w:val="00050481"/>
    <w:rsid w:val="00053306"/>
    <w:rsid w:val="00053BC3"/>
    <w:rsid w:val="00054B1C"/>
    <w:rsid w:val="00057213"/>
    <w:rsid w:val="00061258"/>
    <w:rsid w:val="0006435E"/>
    <w:rsid w:val="00067B65"/>
    <w:rsid w:val="00067FB3"/>
    <w:rsid w:val="000739DF"/>
    <w:rsid w:val="00074F90"/>
    <w:rsid w:val="00083895"/>
    <w:rsid w:val="000844EF"/>
    <w:rsid w:val="00084545"/>
    <w:rsid w:val="0008705B"/>
    <w:rsid w:val="00087E4A"/>
    <w:rsid w:val="000908FA"/>
    <w:rsid w:val="0009146A"/>
    <w:rsid w:val="000A4AAE"/>
    <w:rsid w:val="000A6DA3"/>
    <w:rsid w:val="000B1F16"/>
    <w:rsid w:val="000B2C1B"/>
    <w:rsid w:val="000B4B46"/>
    <w:rsid w:val="000B5AD5"/>
    <w:rsid w:val="000B78C8"/>
    <w:rsid w:val="000C07DE"/>
    <w:rsid w:val="000D29FE"/>
    <w:rsid w:val="000D3850"/>
    <w:rsid w:val="000D4246"/>
    <w:rsid w:val="000E095A"/>
    <w:rsid w:val="000E215D"/>
    <w:rsid w:val="000E3894"/>
    <w:rsid w:val="000E640B"/>
    <w:rsid w:val="000F58C5"/>
    <w:rsid w:val="000F682E"/>
    <w:rsid w:val="00102551"/>
    <w:rsid w:val="0010387B"/>
    <w:rsid w:val="0010580D"/>
    <w:rsid w:val="001064A0"/>
    <w:rsid w:val="001079D6"/>
    <w:rsid w:val="00111B23"/>
    <w:rsid w:val="00112647"/>
    <w:rsid w:val="00115069"/>
    <w:rsid w:val="00115927"/>
    <w:rsid w:val="00115F20"/>
    <w:rsid w:val="001171F4"/>
    <w:rsid w:val="001218DB"/>
    <w:rsid w:val="001222F2"/>
    <w:rsid w:val="00133693"/>
    <w:rsid w:val="00135D06"/>
    <w:rsid w:val="00140345"/>
    <w:rsid w:val="001463B2"/>
    <w:rsid w:val="00154C7F"/>
    <w:rsid w:val="00154D30"/>
    <w:rsid w:val="001556C2"/>
    <w:rsid w:val="00156534"/>
    <w:rsid w:val="00157605"/>
    <w:rsid w:val="001620B7"/>
    <w:rsid w:val="00163450"/>
    <w:rsid w:val="00164E9A"/>
    <w:rsid w:val="001661DF"/>
    <w:rsid w:val="001760A2"/>
    <w:rsid w:val="00185BA8"/>
    <w:rsid w:val="00186783"/>
    <w:rsid w:val="001977C7"/>
    <w:rsid w:val="001A1BBD"/>
    <w:rsid w:val="001A5410"/>
    <w:rsid w:val="001A570F"/>
    <w:rsid w:val="001B0B12"/>
    <w:rsid w:val="001B288C"/>
    <w:rsid w:val="001B3517"/>
    <w:rsid w:val="001B4592"/>
    <w:rsid w:val="001B6E08"/>
    <w:rsid w:val="001B7719"/>
    <w:rsid w:val="001C0092"/>
    <w:rsid w:val="001C0541"/>
    <w:rsid w:val="001C15C1"/>
    <w:rsid w:val="001C5482"/>
    <w:rsid w:val="001D48F2"/>
    <w:rsid w:val="001E0F36"/>
    <w:rsid w:val="001E111E"/>
    <w:rsid w:val="001E3DB8"/>
    <w:rsid w:val="001E7E86"/>
    <w:rsid w:val="001F3492"/>
    <w:rsid w:val="001F62C0"/>
    <w:rsid w:val="001F64A6"/>
    <w:rsid w:val="00200185"/>
    <w:rsid w:val="002019D0"/>
    <w:rsid w:val="00204B72"/>
    <w:rsid w:val="00205A8E"/>
    <w:rsid w:val="00205A92"/>
    <w:rsid w:val="00214492"/>
    <w:rsid w:val="0021607A"/>
    <w:rsid w:val="002235E7"/>
    <w:rsid w:val="00224596"/>
    <w:rsid w:val="00232AA0"/>
    <w:rsid w:val="00245170"/>
    <w:rsid w:val="00245E02"/>
    <w:rsid w:val="002460EE"/>
    <w:rsid w:val="00251C7A"/>
    <w:rsid w:val="00260E94"/>
    <w:rsid w:val="0026487F"/>
    <w:rsid w:val="00265B76"/>
    <w:rsid w:val="00270262"/>
    <w:rsid w:val="00271DAA"/>
    <w:rsid w:val="002768D2"/>
    <w:rsid w:val="002771E5"/>
    <w:rsid w:val="002810B7"/>
    <w:rsid w:val="00283FC2"/>
    <w:rsid w:val="0029346B"/>
    <w:rsid w:val="00295088"/>
    <w:rsid w:val="00296173"/>
    <w:rsid w:val="0029794C"/>
    <w:rsid w:val="002B33E3"/>
    <w:rsid w:val="002C129E"/>
    <w:rsid w:val="002C28AB"/>
    <w:rsid w:val="002C65D9"/>
    <w:rsid w:val="002D1895"/>
    <w:rsid w:val="002D294F"/>
    <w:rsid w:val="002D32D5"/>
    <w:rsid w:val="002E71EA"/>
    <w:rsid w:val="002E7FCE"/>
    <w:rsid w:val="002F0394"/>
    <w:rsid w:val="002F562C"/>
    <w:rsid w:val="002F63D3"/>
    <w:rsid w:val="002F6EC8"/>
    <w:rsid w:val="00301AA9"/>
    <w:rsid w:val="003029ED"/>
    <w:rsid w:val="003236EF"/>
    <w:rsid w:val="00324998"/>
    <w:rsid w:val="00325E93"/>
    <w:rsid w:val="00343329"/>
    <w:rsid w:val="003433BB"/>
    <w:rsid w:val="0034527F"/>
    <w:rsid w:val="0035153A"/>
    <w:rsid w:val="00353B66"/>
    <w:rsid w:val="00353F6A"/>
    <w:rsid w:val="00354F34"/>
    <w:rsid w:val="00364805"/>
    <w:rsid w:val="00365269"/>
    <w:rsid w:val="00365FE3"/>
    <w:rsid w:val="00370C86"/>
    <w:rsid w:val="0037605F"/>
    <w:rsid w:val="00384895"/>
    <w:rsid w:val="003862DC"/>
    <w:rsid w:val="00387725"/>
    <w:rsid w:val="003A03CF"/>
    <w:rsid w:val="003A4A2F"/>
    <w:rsid w:val="003A5E6D"/>
    <w:rsid w:val="003A6A13"/>
    <w:rsid w:val="003A706B"/>
    <w:rsid w:val="003A7D39"/>
    <w:rsid w:val="003B01A3"/>
    <w:rsid w:val="003B0243"/>
    <w:rsid w:val="003B0836"/>
    <w:rsid w:val="003B1F70"/>
    <w:rsid w:val="003B49B2"/>
    <w:rsid w:val="003B63E2"/>
    <w:rsid w:val="003C0F39"/>
    <w:rsid w:val="003D15A7"/>
    <w:rsid w:val="003D1C61"/>
    <w:rsid w:val="003D32F9"/>
    <w:rsid w:val="003D4BC1"/>
    <w:rsid w:val="003E03C0"/>
    <w:rsid w:val="003E0B65"/>
    <w:rsid w:val="003E10E8"/>
    <w:rsid w:val="003E19F7"/>
    <w:rsid w:val="003E3167"/>
    <w:rsid w:val="003F3320"/>
    <w:rsid w:val="003F38B3"/>
    <w:rsid w:val="003F4F4C"/>
    <w:rsid w:val="00400FC6"/>
    <w:rsid w:val="0040452A"/>
    <w:rsid w:val="00405F62"/>
    <w:rsid w:val="004127D8"/>
    <w:rsid w:val="00415023"/>
    <w:rsid w:val="00422615"/>
    <w:rsid w:val="004229A5"/>
    <w:rsid w:val="004316C0"/>
    <w:rsid w:val="00432CE3"/>
    <w:rsid w:val="004351AC"/>
    <w:rsid w:val="00437A3A"/>
    <w:rsid w:val="00440049"/>
    <w:rsid w:val="00442FD0"/>
    <w:rsid w:val="00442FE7"/>
    <w:rsid w:val="004453BF"/>
    <w:rsid w:val="00451445"/>
    <w:rsid w:val="0045251F"/>
    <w:rsid w:val="00452EBA"/>
    <w:rsid w:val="0045371B"/>
    <w:rsid w:val="00453FF7"/>
    <w:rsid w:val="00456604"/>
    <w:rsid w:val="0046369D"/>
    <w:rsid w:val="00466DBF"/>
    <w:rsid w:val="00467AFF"/>
    <w:rsid w:val="00472F90"/>
    <w:rsid w:val="004732D3"/>
    <w:rsid w:val="004751E7"/>
    <w:rsid w:val="00480DE1"/>
    <w:rsid w:val="00483137"/>
    <w:rsid w:val="00485CD7"/>
    <w:rsid w:val="00490BD1"/>
    <w:rsid w:val="00491B55"/>
    <w:rsid w:val="00493B65"/>
    <w:rsid w:val="00495990"/>
    <w:rsid w:val="004A2274"/>
    <w:rsid w:val="004A2675"/>
    <w:rsid w:val="004A72F7"/>
    <w:rsid w:val="004B1535"/>
    <w:rsid w:val="004B1DCE"/>
    <w:rsid w:val="004B2163"/>
    <w:rsid w:val="004C35C1"/>
    <w:rsid w:val="004C71DD"/>
    <w:rsid w:val="004D14DE"/>
    <w:rsid w:val="004D69FB"/>
    <w:rsid w:val="004F10B5"/>
    <w:rsid w:val="004F1D22"/>
    <w:rsid w:val="004F66E8"/>
    <w:rsid w:val="004F7139"/>
    <w:rsid w:val="0050080A"/>
    <w:rsid w:val="00503259"/>
    <w:rsid w:val="00506CA9"/>
    <w:rsid w:val="005075C8"/>
    <w:rsid w:val="00514559"/>
    <w:rsid w:val="005200FD"/>
    <w:rsid w:val="00520FE3"/>
    <w:rsid w:val="0052146D"/>
    <w:rsid w:val="00540E4B"/>
    <w:rsid w:val="005421B8"/>
    <w:rsid w:val="00542923"/>
    <w:rsid w:val="00546221"/>
    <w:rsid w:val="005525EB"/>
    <w:rsid w:val="00554547"/>
    <w:rsid w:val="00555DCC"/>
    <w:rsid w:val="00556032"/>
    <w:rsid w:val="00557E9E"/>
    <w:rsid w:val="00560391"/>
    <w:rsid w:val="005608A5"/>
    <w:rsid w:val="00561152"/>
    <w:rsid w:val="00564F54"/>
    <w:rsid w:val="00565D4C"/>
    <w:rsid w:val="00565F48"/>
    <w:rsid w:val="00566B42"/>
    <w:rsid w:val="0057093C"/>
    <w:rsid w:val="005735C0"/>
    <w:rsid w:val="005739D4"/>
    <w:rsid w:val="005819E3"/>
    <w:rsid w:val="005839FA"/>
    <w:rsid w:val="005840F1"/>
    <w:rsid w:val="0058596F"/>
    <w:rsid w:val="00590819"/>
    <w:rsid w:val="00590D71"/>
    <w:rsid w:val="005A2F07"/>
    <w:rsid w:val="005B0F04"/>
    <w:rsid w:val="005B0F0A"/>
    <w:rsid w:val="005B4942"/>
    <w:rsid w:val="005C155B"/>
    <w:rsid w:val="005C2ED8"/>
    <w:rsid w:val="005C340F"/>
    <w:rsid w:val="005C4AD8"/>
    <w:rsid w:val="005C5DC3"/>
    <w:rsid w:val="005C71ED"/>
    <w:rsid w:val="005D0B47"/>
    <w:rsid w:val="005E6EF2"/>
    <w:rsid w:val="005F29BF"/>
    <w:rsid w:val="005F31D2"/>
    <w:rsid w:val="005F6D26"/>
    <w:rsid w:val="006008E4"/>
    <w:rsid w:val="00601C10"/>
    <w:rsid w:val="00602E3E"/>
    <w:rsid w:val="006044CD"/>
    <w:rsid w:val="00606267"/>
    <w:rsid w:val="00612062"/>
    <w:rsid w:val="0061251C"/>
    <w:rsid w:val="006137C3"/>
    <w:rsid w:val="006146F3"/>
    <w:rsid w:val="00620657"/>
    <w:rsid w:val="006258A6"/>
    <w:rsid w:val="00625A42"/>
    <w:rsid w:val="00626E7A"/>
    <w:rsid w:val="0062745F"/>
    <w:rsid w:val="00627BD1"/>
    <w:rsid w:val="00631FAC"/>
    <w:rsid w:val="00633876"/>
    <w:rsid w:val="00637E3B"/>
    <w:rsid w:val="00640D6C"/>
    <w:rsid w:val="0064263A"/>
    <w:rsid w:val="0065208C"/>
    <w:rsid w:val="00657AC9"/>
    <w:rsid w:val="00667852"/>
    <w:rsid w:val="00680ED1"/>
    <w:rsid w:val="00681622"/>
    <w:rsid w:val="00682572"/>
    <w:rsid w:val="006843FE"/>
    <w:rsid w:val="006844C0"/>
    <w:rsid w:val="00685FB6"/>
    <w:rsid w:val="00690B00"/>
    <w:rsid w:val="00691A16"/>
    <w:rsid w:val="00691EC1"/>
    <w:rsid w:val="006A3E98"/>
    <w:rsid w:val="006A55DF"/>
    <w:rsid w:val="006B0000"/>
    <w:rsid w:val="006B6BEC"/>
    <w:rsid w:val="006C5070"/>
    <w:rsid w:val="006C5205"/>
    <w:rsid w:val="006D17DB"/>
    <w:rsid w:val="006D4B15"/>
    <w:rsid w:val="006F5808"/>
    <w:rsid w:val="007029EA"/>
    <w:rsid w:val="00707773"/>
    <w:rsid w:val="0071289C"/>
    <w:rsid w:val="00715208"/>
    <w:rsid w:val="00716CFF"/>
    <w:rsid w:val="007175FA"/>
    <w:rsid w:val="0071770D"/>
    <w:rsid w:val="00730C0D"/>
    <w:rsid w:val="007315EA"/>
    <w:rsid w:val="00742588"/>
    <w:rsid w:val="00744DFC"/>
    <w:rsid w:val="00747375"/>
    <w:rsid w:val="007501AB"/>
    <w:rsid w:val="00750830"/>
    <w:rsid w:val="00750A4E"/>
    <w:rsid w:val="0075287F"/>
    <w:rsid w:val="007549DB"/>
    <w:rsid w:val="007612C2"/>
    <w:rsid w:val="00766182"/>
    <w:rsid w:val="00767691"/>
    <w:rsid w:val="00774D1F"/>
    <w:rsid w:val="00776F0D"/>
    <w:rsid w:val="00780DB6"/>
    <w:rsid w:val="0078110B"/>
    <w:rsid w:val="00782211"/>
    <w:rsid w:val="00784711"/>
    <w:rsid w:val="0078514B"/>
    <w:rsid w:val="007852F5"/>
    <w:rsid w:val="007938AB"/>
    <w:rsid w:val="00793C52"/>
    <w:rsid w:val="00793EF9"/>
    <w:rsid w:val="007A0D02"/>
    <w:rsid w:val="007A70B2"/>
    <w:rsid w:val="007A7B80"/>
    <w:rsid w:val="007B3567"/>
    <w:rsid w:val="007B7BCF"/>
    <w:rsid w:val="007C116A"/>
    <w:rsid w:val="007C53FB"/>
    <w:rsid w:val="007D07A4"/>
    <w:rsid w:val="007D0BD9"/>
    <w:rsid w:val="007D1968"/>
    <w:rsid w:val="007D38B1"/>
    <w:rsid w:val="007D3DEA"/>
    <w:rsid w:val="007D5D3B"/>
    <w:rsid w:val="007E05BC"/>
    <w:rsid w:val="007E08D0"/>
    <w:rsid w:val="007E7E77"/>
    <w:rsid w:val="007F3920"/>
    <w:rsid w:val="007F5698"/>
    <w:rsid w:val="007F7AF9"/>
    <w:rsid w:val="00800097"/>
    <w:rsid w:val="0080055E"/>
    <w:rsid w:val="008067AF"/>
    <w:rsid w:val="00810550"/>
    <w:rsid w:val="00810AA2"/>
    <w:rsid w:val="008135F2"/>
    <w:rsid w:val="00813B63"/>
    <w:rsid w:val="008166CA"/>
    <w:rsid w:val="00820304"/>
    <w:rsid w:val="008226FD"/>
    <w:rsid w:val="00822D8F"/>
    <w:rsid w:val="008240B6"/>
    <w:rsid w:val="00824A04"/>
    <w:rsid w:val="00834F6C"/>
    <w:rsid w:val="00836314"/>
    <w:rsid w:val="0084275D"/>
    <w:rsid w:val="008446FB"/>
    <w:rsid w:val="00860929"/>
    <w:rsid w:val="00870239"/>
    <w:rsid w:val="008702D3"/>
    <w:rsid w:val="008712EF"/>
    <w:rsid w:val="00871862"/>
    <w:rsid w:val="00875BF2"/>
    <w:rsid w:val="00880099"/>
    <w:rsid w:val="00884530"/>
    <w:rsid w:val="0089417C"/>
    <w:rsid w:val="00894588"/>
    <w:rsid w:val="00894C21"/>
    <w:rsid w:val="008A07F4"/>
    <w:rsid w:val="008A284D"/>
    <w:rsid w:val="008A330F"/>
    <w:rsid w:val="008A3C67"/>
    <w:rsid w:val="008A40C7"/>
    <w:rsid w:val="008B0FF1"/>
    <w:rsid w:val="008B1695"/>
    <w:rsid w:val="008B1F34"/>
    <w:rsid w:val="008B4CCE"/>
    <w:rsid w:val="008B59B2"/>
    <w:rsid w:val="008B62F1"/>
    <w:rsid w:val="008B7D18"/>
    <w:rsid w:val="008C0F04"/>
    <w:rsid w:val="008C5D3E"/>
    <w:rsid w:val="008D0141"/>
    <w:rsid w:val="008D3F21"/>
    <w:rsid w:val="008D48AF"/>
    <w:rsid w:val="008E12F7"/>
    <w:rsid w:val="008E75AD"/>
    <w:rsid w:val="008F1F97"/>
    <w:rsid w:val="008F4052"/>
    <w:rsid w:val="008F64A8"/>
    <w:rsid w:val="009049F6"/>
    <w:rsid w:val="009073AB"/>
    <w:rsid w:val="0091028F"/>
    <w:rsid w:val="009146BB"/>
    <w:rsid w:val="00925203"/>
    <w:rsid w:val="00927708"/>
    <w:rsid w:val="00927784"/>
    <w:rsid w:val="009319BF"/>
    <w:rsid w:val="00932843"/>
    <w:rsid w:val="00932C21"/>
    <w:rsid w:val="00951C3F"/>
    <w:rsid w:val="00961FCD"/>
    <w:rsid w:val="00971486"/>
    <w:rsid w:val="00972B1F"/>
    <w:rsid w:val="009811E6"/>
    <w:rsid w:val="00981DEA"/>
    <w:rsid w:val="009824EB"/>
    <w:rsid w:val="00983DDB"/>
    <w:rsid w:val="00984A0C"/>
    <w:rsid w:val="00985A65"/>
    <w:rsid w:val="00985B5E"/>
    <w:rsid w:val="0098667C"/>
    <w:rsid w:val="00987086"/>
    <w:rsid w:val="00990058"/>
    <w:rsid w:val="00992AF0"/>
    <w:rsid w:val="009958FF"/>
    <w:rsid w:val="009960E4"/>
    <w:rsid w:val="00996C82"/>
    <w:rsid w:val="009A36D8"/>
    <w:rsid w:val="009A62D1"/>
    <w:rsid w:val="009A6DF3"/>
    <w:rsid w:val="009A7913"/>
    <w:rsid w:val="009B3BC6"/>
    <w:rsid w:val="009B5AF4"/>
    <w:rsid w:val="009C00AE"/>
    <w:rsid w:val="009C259B"/>
    <w:rsid w:val="009C6EBB"/>
    <w:rsid w:val="009D1808"/>
    <w:rsid w:val="009D1ABA"/>
    <w:rsid w:val="009D1BE2"/>
    <w:rsid w:val="009D286D"/>
    <w:rsid w:val="009D3EFE"/>
    <w:rsid w:val="009D4EB3"/>
    <w:rsid w:val="009D67E9"/>
    <w:rsid w:val="009F123F"/>
    <w:rsid w:val="009F12BE"/>
    <w:rsid w:val="009F1599"/>
    <w:rsid w:val="009F346E"/>
    <w:rsid w:val="00A0144B"/>
    <w:rsid w:val="00A0352C"/>
    <w:rsid w:val="00A0673D"/>
    <w:rsid w:val="00A07616"/>
    <w:rsid w:val="00A14679"/>
    <w:rsid w:val="00A1560A"/>
    <w:rsid w:val="00A1744A"/>
    <w:rsid w:val="00A31F00"/>
    <w:rsid w:val="00A35425"/>
    <w:rsid w:val="00A35B95"/>
    <w:rsid w:val="00A36970"/>
    <w:rsid w:val="00A37A27"/>
    <w:rsid w:val="00A408A8"/>
    <w:rsid w:val="00A4664E"/>
    <w:rsid w:val="00A47F5B"/>
    <w:rsid w:val="00A6001B"/>
    <w:rsid w:val="00A63D5B"/>
    <w:rsid w:val="00A66D06"/>
    <w:rsid w:val="00A71D99"/>
    <w:rsid w:val="00A7459D"/>
    <w:rsid w:val="00A7789E"/>
    <w:rsid w:val="00A8082B"/>
    <w:rsid w:val="00A80C82"/>
    <w:rsid w:val="00A80CBE"/>
    <w:rsid w:val="00A81D42"/>
    <w:rsid w:val="00A92725"/>
    <w:rsid w:val="00A97E8F"/>
    <w:rsid w:val="00AA3EB1"/>
    <w:rsid w:val="00AA68C2"/>
    <w:rsid w:val="00AA7134"/>
    <w:rsid w:val="00AB4FEE"/>
    <w:rsid w:val="00AB7189"/>
    <w:rsid w:val="00AC029B"/>
    <w:rsid w:val="00AC21DD"/>
    <w:rsid w:val="00AC498B"/>
    <w:rsid w:val="00AD2491"/>
    <w:rsid w:val="00AD2E11"/>
    <w:rsid w:val="00AD35AC"/>
    <w:rsid w:val="00AD3F31"/>
    <w:rsid w:val="00AD3F3A"/>
    <w:rsid w:val="00AD59F1"/>
    <w:rsid w:val="00AE50BC"/>
    <w:rsid w:val="00AE5E1F"/>
    <w:rsid w:val="00AE6388"/>
    <w:rsid w:val="00AF7F94"/>
    <w:rsid w:val="00B0311A"/>
    <w:rsid w:val="00B039B9"/>
    <w:rsid w:val="00B10293"/>
    <w:rsid w:val="00B13D1B"/>
    <w:rsid w:val="00B14657"/>
    <w:rsid w:val="00B21A1A"/>
    <w:rsid w:val="00B249BA"/>
    <w:rsid w:val="00B2657C"/>
    <w:rsid w:val="00B3095F"/>
    <w:rsid w:val="00B319CD"/>
    <w:rsid w:val="00B41656"/>
    <w:rsid w:val="00B43604"/>
    <w:rsid w:val="00B46C7F"/>
    <w:rsid w:val="00B55A8B"/>
    <w:rsid w:val="00B61909"/>
    <w:rsid w:val="00B61EF8"/>
    <w:rsid w:val="00B66BD4"/>
    <w:rsid w:val="00B711F3"/>
    <w:rsid w:val="00B72D91"/>
    <w:rsid w:val="00B72DEE"/>
    <w:rsid w:val="00B76378"/>
    <w:rsid w:val="00B818DF"/>
    <w:rsid w:val="00B833ED"/>
    <w:rsid w:val="00B836B0"/>
    <w:rsid w:val="00B83FF8"/>
    <w:rsid w:val="00B86269"/>
    <w:rsid w:val="00B936C0"/>
    <w:rsid w:val="00B95363"/>
    <w:rsid w:val="00BA1BAA"/>
    <w:rsid w:val="00BA354B"/>
    <w:rsid w:val="00BB5199"/>
    <w:rsid w:val="00BC263E"/>
    <w:rsid w:val="00BC282B"/>
    <w:rsid w:val="00BC7288"/>
    <w:rsid w:val="00BC7BA9"/>
    <w:rsid w:val="00BD0443"/>
    <w:rsid w:val="00BD49EC"/>
    <w:rsid w:val="00BD5AD0"/>
    <w:rsid w:val="00BD7BE8"/>
    <w:rsid w:val="00BE31BB"/>
    <w:rsid w:val="00BE41CF"/>
    <w:rsid w:val="00BF02F3"/>
    <w:rsid w:val="00BF5B24"/>
    <w:rsid w:val="00C008A2"/>
    <w:rsid w:val="00C020C9"/>
    <w:rsid w:val="00C0444A"/>
    <w:rsid w:val="00C04C49"/>
    <w:rsid w:val="00C12386"/>
    <w:rsid w:val="00C16243"/>
    <w:rsid w:val="00C21966"/>
    <w:rsid w:val="00C22AC0"/>
    <w:rsid w:val="00C27B31"/>
    <w:rsid w:val="00C316CD"/>
    <w:rsid w:val="00C3384F"/>
    <w:rsid w:val="00C415F2"/>
    <w:rsid w:val="00C42095"/>
    <w:rsid w:val="00C452DC"/>
    <w:rsid w:val="00C4587F"/>
    <w:rsid w:val="00C46758"/>
    <w:rsid w:val="00C475ED"/>
    <w:rsid w:val="00C54328"/>
    <w:rsid w:val="00C55347"/>
    <w:rsid w:val="00C56A29"/>
    <w:rsid w:val="00C62281"/>
    <w:rsid w:val="00C62CC6"/>
    <w:rsid w:val="00C6337F"/>
    <w:rsid w:val="00C679F2"/>
    <w:rsid w:val="00C67E56"/>
    <w:rsid w:val="00C74424"/>
    <w:rsid w:val="00C84BCC"/>
    <w:rsid w:val="00C87AC9"/>
    <w:rsid w:val="00C87ACE"/>
    <w:rsid w:val="00C9174F"/>
    <w:rsid w:val="00CA7E62"/>
    <w:rsid w:val="00CB001D"/>
    <w:rsid w:val="00CB1F85"/>
    <w:rsid w:val="00CB20DD"/>
    <w:rsid w:val="00CB5266"/>
    <w:rsid w:val="00CB63FE"/>
    <w:rsid w:val="00CB73E3"/>
    <w:rsid w:val="00CB7AFD"/>
    <w:rsid w:val="00CC08A7"/>
    <w:rsid w:val="00CC0A77"/>
    <w:rsid w:val="00CC32DE"/>
    <w:rsid w:val="00CD0FEB"/>
    <w:rsid w:val="00CD3FEE"/>
    <w:rsid w:val="00CE3A39"/>
    <w:rsid w:val="00CE7912"/>
    <w:rsid w:val="00CF5D19"/>
    <w:rsid w:val="00CF7173"/>
    <w:rsid w:val="00D05A7B"/>
    <w:rsid w:val="00D11F82"/>
    <w:rsid w:val="00D1385E"/>
    <w:rsid w:val="00D17A9A"/>
    <w:rsid w:val="00D2340B"/>
    <w:rsid w:val="00D32801"/>
    <w:rsid w:val="00D43826"/>
    <w:rsid w:val="00D51177"/>
    <w:rsid w:val="00D52117"/>
    <w:rsid w:val="00D558E6"/>
    <w:rsid w:val="00D5693D"/>
    <w:rsid w:val="00D61843"/>
    <w:rsid w:val="00D61ADD"/>
    <w:rsid w:val="00D8200E"/>
    <w:rsid w:val="00D83A49"/>
    <w:rsid w:val="00D84F80"/>
    <w:rsid w:val="00D877ED"/>
    <w:rsid w:val="00D90081"/>
    <w:rsid w:val="00D942D7"/>
    <w:rsid w:val="00D95946"/>
    <w:rsid w:val="00DA0FD0"/>
    <w:rsid w:val="00DA6558"/>
    <w:rsid w:val="00DA6D68"/>
    <w:rsid w:val="00DB0D39"/>
    <w:rsid w:val="00DB1D1F"/>
    <w:rsid w:val="00DB4192"/>
    <w:rsid w:val="00DB5F6C"/>
    <w:rsid w:val="00DB7B32"/>
    <w:rsid w:val="00DC0310"/>
    <w:rsid w:val="00DC1FF4"/>
    <w:rsid w:val="00DC232B"/>
    <w:rsid w:val="00DC31B0"/>
    <w:rsid w:val="00DC3D02"/>
    <w:rsid w:val="00DC74C4"/>
    <w:rsid w:val="00DC7751"/>
    <w:rsid w:val="00DD444A"/>
    <w:rsid w:val="00DD4857"/>
    <w:rsid w:val="00DE13D4"/>
    <w:rsid w:val="00DE2B78"/>
    <w:rsid w:val="00DE5D3A"/>
    <w:rsid w:val="00DF1398"/>
    <w:rsid w:val="00DF5000"/>
    <w:rsid w:val="00DF61AC"/>
    <w:rsid w:val="00E1355C"/>
    <w:rsid w:val="00E14005"/>
    <w:rsid w:val="00E1692A"/>
    <w:rsid w:val="00E16F55"/>
    <w:rsid w:val="00E218D5"/>
    <w:rsid w:val="00E247A6"/>
    <w:rsid w:val="00E307B2"/>
    <w:rsid w:val="00E3122A"/>
    <w:rsid w:val="00E327B2"/>
    <w:rsid w:val="00E3396C"/>
    <w:rsid w:val="00E3592E"/>
    <w:rsid w:val="00E37A9D"/>
    <w:rsid w:val="00E41D4A"/>
    <w:rsid w:val="00E42ECA"/>
    <w:rsid w:val="00E436DC"/>
    <w:rsid w:val="00E449B4"/>
    <w:rsid w:val="00E45AF8"/>
    <w:rsid w:val="00E45E0A"/>
    <w:rsid w:val="00E46105"/>
    <w:rsid w:val="00E50065"/>
    <w:rsid w:val="00E50C41"/>
    <w:rsid w:val="00E614DD"/>
    <w:rsid w:val="00E627B4"/>
    <w:rsid w:val="00E67631"/>
    <w:rsid w:val="00E738B5"/>
    <w:rsid w:val="00E84D2B"/>
    <w:rsid w:val="00E8544F"/>
    <w:rsid w:val="00E85A01"/>
    <w:rsid w:val="00E8762B"/>
    <w:rsid w:val="00E87B68"/>
    <w:rsid w:val="00E93503"/>
    <w:rsid w:val="00E93BCE"/>
    <w:rsid w:val="00E97893"/>
    <w:rsid w:val="00EB282B"/>
    <w:rsid w:val="00EB3597"/>
    <w:rsid w:val="00EB3759"/>
    <w:rsid w:val="00EB4218"/>
    <w:rsid w:val="00EB4BCF"/>
    <w:rsid w:val="00EC09C1"/>
    <w:rsid w:val="00EC0EA5"/>
    <w:rsid w:val="00EC5AB4"/>
    <w:rsid w:val="00ED0F3E"/>
    <w:rsid w:val="00ED11C9"/>
    <w:rsid w:val="00ED3469"/>
    <w:rsid w:val="00ED4FE4"/>
    <w:rsid w:val="00ED7934"/>
    <w:rsid w:val="00EE0947"/>
    <w:rsid w:val="00EE0EBE"/>
    <w:rsid w:val="00EE2A8D"/>
    <w:rsid w:val="00EE691F"/>
    <w:rsid w:val="00EE7CCD"/>
    <w:rsid w:val="00F01305"/>
    <w:rsid w:val="00F033E7"/>
    <w:rsid w:val="00F045A8"/>
    <w:rsid w:val="00F10D8D"/>
    <w:rsid w:val="00F12AB4"/>
    <w:rsid w:val="00F149C6"/>
    <w:rsid w:val="00F1527A"/>
    <w:rsid w:val="00F204FF"/>
    <w:rsid w:val="00F223C9"/>
    <w:rsid w:val="00F31DF9"/>
    <w:rsid w:val="00F31FBD"/>
    <w:rsid w:val="00F327A8"/>
    <w:rsid w:val="00F35729"/>
    <w:rsid w:val="00F36EB4"/>
    <w:rsid w:val="00F37311"/>
    <w:rsid w:val="00F556A4"/>
    <w:rsid w:val="00F563B5"/>
    <w:rsid w:val="00F56EA3"/>
    <w:rsid w:val="00F605A8"/>
    <w:rsid w:val="00F641A0"/>
    <w:rsid w:val="00F65AA7"/>
    <w:rsid w:val="00F6773D"/>
    <w:rsid w:val="00F70ED5"/>
    <w:rsid w:val="00F72865"/>
    <w:rsid w:val="00F752EE"/>
    <w:rsid w:val="00F76C2F"/>
    <w:rsid w:val="00F77680"/>
    <w:rsid w:val="00F80BC8"/>
    <w:rsid w:val="00F822D4"/>
    <w:rsid w:val="00F82BEC"/>
    <w:rsid w:val="00F83220"/>
    <w:rsid w:val="00F83C90"/>
    <w:rsid w:val="00F83CBC"/>
    <w:rsid w:val="00F861CD"/>
    <w:rsid w:val="00F86987"/>
    <w:rsid w:val="00F90943"/>
    <w:rsid w:val="00F9444C"/>
    <w:rsid w:val="00F95342"/>
    <w:rsid w:val="00FA73D7"/>
    <w:rsid w:val="00FB032C"/>
    <w:rsid w:val="00FB28A5"/>
    <w:rsid w:val="00FC2EA7"/>
    <w:rsid w:val="00FC7370"/>
    <w:rsid w:val="00FC753E"/>
    <w:rsid w:val="00FD2BB7"/>
    <w:rsid w:val="00FD2F63"/>
    <w:rsid w:val="00FD2F80"/>
    <w:rsid w:val="00FD3FDE"/>
    <w:rsid w:val="00FD431A"/>
    <w:rsid w:val="00FD6196"/>
    <w:rsid w:val="00FE20C6"/>
    <w:rsid w:val="00FE5A2E"/>
    <w:rsid w:val="00FE7350"/>
    <w:rsid w:val="00FF15A0"/>
    <w:rsid w:val="00FF2B17"/>
    <w:rsid w:val="00FF33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customStyle="1" w:styleId="mi">
    <w:name w:val="mi"/>
    <w:basedOn w:val="DefaultParagraphFont"/>
    <w:rsid w:val="00034C2E"/>
  </w:style>
  <w:style w:type="character" w:customStyle="1" w:styleId="mo">
    <w:name w:val="mo"/>
    <w:basedOn w:val="DefaultParagraphFont"/>
    <w:rsid w:val="00034C2E"/>
  </w:style>
  <w:style w:type="character" w:customStyle="1" w:styleId="mn">
    <w:name w:val="mn"/>
    <w:basedOn w:val="DefaultParagraphFont"/>
    <w:rsid w:val="00034C2E"/>
  </w:style>
  <w:style w:type="character" w:styleId="Hyperlink">
    <w:name w:val="Hyperlink"/>
    <w:basedOn w:val="DefaultParagraphFont"/>
    <w:uiPriority w:val="99"/>
    <w:unhideWhenUsed/>
    <w:rsid w:val="007D0BD9"/>
    <w:rPr>
      <w:color w:val="5F5F5F" w:themeColor="hyperlink"/>
      <w:u w:val="single"/>
    </w:rPr>
  </w:style>
  <w:style w:type="paragraph" w:styleId="ListParagraph">
    <w:name w:val="List Paragraph"/>
    <w:basedOn w:val="Normal"/>
    <w:uiPriority w:val="34"/>
    <w:unhideWhenUsed/>
    <w:qFormat/>
    <w:rsid w:val="00E41D4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DA1B77">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DA1B77">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DA1B77">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DA1B77">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DA1B77">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5232C"/>
    <w:rsid w:val="00102BED"/>
    <w:rsid w:val="00113E61"/>
    <w:rsid w:val="00120093"/>
    <w:rsid w:val="00276C64"/>
    <w:rsid w:val="002E3818"/>
    <w:rsid w:val="002F4056"/>
    <w:rsid w:val="00301B2D"/>
    <w:rsid w:val="00351EDA"/>
    <w:rsid w:val="003729CB"/>
    <w:rsid w:val="003A0181"/>
    <w:rsid w:val="0051389D"/>
    <w:rsid w:val="005A3EFE"/>
    <w:rsid w:val="00640769"/>
    <w:rsid w:val="006B7916"/>
    <w:rsid w:val="007468FC"/>
    <w:rsid w:val="00765F95"/>
    <w:rsid w:val="007E0573"/>
    <w:rsid w:val="008147E5"/>
    <w:rsid w:val="00824DDA"/>
    <w:rsid w:val="008459D4"/>
    <w:rsid w:val="00870D6F"/>
    <w:rsid w:val="0089672B"/>
    <w:rsid w:val="008E4650"/>
    <w:rsid w:val="008F31C1"/>
    <w:rsid w:val="00A06FEB"/>
    <w:rsid w:val="00A8605E"/>
    <w:rsid w:val="00B02344"/>
    <w:rsid w:val="00B1634E"/>
    <w:rsid w:val="00B31BD7"/>
    <w:rsid w:val="00BD357C"/>
    <w:rsid w:val="00BF0779"/>
    <w:rsid w:val="00CC6FAA"/>
    <w:rsid w:val="00D33BB6"/>
    <w:rsid w:val="00D51C20"/>
    <w:rsid w:val="00DA1B77"/>
    <w:rsid w:val="00DB16C7"/>
    <w:rsid w:val="00DF3A8C"/>
    <w:rsid w:val="00E42301"/>
    <w:rsid w:val="00E5285A"/>
    <w:rsid w:val="00F13C05"/>
    <w:rsid w:val="00F34D7F"/>
    <w:rsid w:val="00F36CA4"/>
    <w:rsid w:val="00F875E0"/>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588</Words>
  <Characters>14755</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19T04:16:00Z</dcterms:created>
  <dcterms:modified xsi:type="dcterms:W3CDTF">2019-12-19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9BwfkGL3"/&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